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CF2F2" w14:textId="79B4CDEF" w:rsidR="001A5881" w:rsidRDefault="006F1656" w:rsidP="000665E7">
      <w:pPr>
        <w:ind w:right="-1028"/>
        <w:jc w:val="center"/>
      </w:pPr>
      <w:r>
        <w:rPr>
          <w:noProof/>
          <w:lang w:val="en-US" w:eastAsia="en-US"/>
        </w:rPr>
        <mc:AlternateContent>
          <mc:Choice Requires="wps">
            <w:drawing>
              <wp:anchor distT="45720" distB="45720" distL="114300" distR="114300" simplePos="0" relativeHeight="251677184" behindDoc="1" locked="0" layoutInCell="1" allowOverlap="1" wp14:anchorId="284D4648" wp14:editId="29261297">
                <wp:simplePos x="0" y="0"/>
                <wp:positionH relativeFrom="column">
                  <wp:posOffset>-66040</wp:posOffset>
                </wp:positionH>
                <wp:positionV relativeFrom="paragraph">
                  <wp:posOffset>-256540</wp:posOffset>
                </wp:positionV>
                <wp:extent cx="6083300" cy="84899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8489950"/>
                        </a:xfrm>
                        <a:prstGeom prst="rect">
                          <a:avLst/>
                        </a:prstGeom>
                        <a:solidFill>
                          <a:srgbClr val="FFFFFF"/>
                        </a:solidFill>
                        <a:ln w="9525">
                          <a:noFill/>
                          <a:miter lim="800000"/>
                          <a:headEnd/>
                          <a:tailEnd/>
                        </a:ln>
                      </wps:spPr>
                      <wps:txbx>
                        <w:txbxContent>
                          <w:p w14:paraId="5B062388" w14:textId="074C522F" w:rsidR="006F1656" w:rsidRDefault="006F1656" w:rsidP="006F1656">
                            <w:pPr>
                              <w:pStyle w:val="TTProjectName"/>
                              <w:ind w:left="288"/>
                              <w:rPr>
                                <w:rFonts w:ascii="Arial" w:hAnsi="Arial" w:cs="Arial"/>
                                <w:sz w:val="28"/>
                                <w:szCs w:val="28"/>
                              </w:rPr>
                            </w:pPr>
                          </w:p>
                          <w:p w14:paraId="158DECEE" w14:textId="77777777" w:rsidR="006F1656" w:rsidRDefault="006F1656" w:rsidP="006F1656">
                            <w:pPr>
                              <w:pStyle w:val="TTProjectName"/>
                              <w:ind w:left="288"/>
                              <w:rPr>
                                <w:rFonts w:ascii="Arial" w:hAnsi="Arial" w:cs="Arial"/>
                                <w:sz w:val="28"/>
                                <w:szCs w:val="28"/>
                              </w:rPr>
                            </w:pPr>
                          </w:p>
                          <w:p w14:paraId="00C715BF" w14:textId="4BC8650C" w:rsidR="006F1656" w:rsidRDefault="006F1656"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6F1656" w:rsidRPr="00757CB6" w:rsidRDefault="006F1656"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6F1656" w:rsidRPr="00757CB6" w:rsidRDefault="006F1656"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6F1656" w:rsidRDefault="006F1656" w:rsidP="006F1656">
                            <w:pPr>
                              <w:pStyle w:val="TTProjectName"/>
                              <w:rPr>
                                <w:rFonts w:ascii="Arial" w:hAnsi="Arial" w:cs="Arial"/>
                                <w:sz w:val="28"/>
                                <w:szCs w:val="28"/>
                              </w:rPr>
                            </w:pPr>
                          </w:p>
                          <w:p w14:paraId="22DE7AEE" w14:textId="77777777" w:rsidR="006F1656" w:rsidRDefault="006F1656" w:rsidP="006F1656">
                            <w:pPr>
                              <w:pStyle w:val="TTProjectName"/>
                              <w:rPr>
                                <w:rFonts w:ascii="Arial" w:hAnsi="Arial" w:cs="Arial"/>
                                <w:sz w:val="48"/>
                                <w:szCs w:val="48"/>
                              </w:rPr>
                            </w:pPr>
                          </w:p>
                          <w:p w14:paraId="4C1EB27C" w14:textId="779CAC64" w:rsidR="006F1656" w:rsidRPr="00757CB6" w:rsidRDefault="00987130"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157C96" w:rsidRDefault="00157C96" w:rsidP="006F1656">
                            <w:pPr>
                              <w:pStyle w:val="TTProjectName"/>
                              <w:rPr>
                                <w:rFonts w:ascii="Arial" w:hAnsi="Arial" w:cs="Arial"/>
                                <w:b w:val="0"/>
                                <w:sz w:val="28"/>
                                <w:szCs w:val="28"/>
                              </w:rPr>
                            </w:pPr>
                          </w:p>
                          <w:p w14:paraId="50B21776" w14:textId="77777777" w:rsidR="006F1656" w:rsidRPr="00953813" w:rsidRDefault="006F1656"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6F1656" w:rsidRPr="00757CB6" w:rsidRDefault="006F1656"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6F1656" w:rsidRDefault="006F1656" w:rsidP="006F1656">
                            <w:pPr>
                              <w:pStyle w:val="TTProjectName"/>
                              <w:rPr>
                                <w:rFonts w:ascii="Arial" w:hAnsi="Arial" w:cs="Arial"/>
                                <w:b w:val="0"/>
                                <w:sz w:val="28"/>
                                <w:szCs w:val="28"/>
                              </w:rPr>
                            </w:pPr>
                          </w:p>
                          <w:p w14:paraId="75881C2E" w14:textId="77777777" w:rsidR="006F1656" w:rsidRPr="00757CB6" w:rsidRDefault="006F1656"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6F1656" w:rsidRDefault="006F1656" w:rsidP="006F1656">
                            <w:pPr>
                              <w:pStyle w:val="TTProjectName"/>
                              <w:rPr>
                                <w:rFonts w:ascii="Arial" w:hAnsi="Arial" w:cs="Arial"/>
                                <w:sz w:val="28"/>
                                <w:szCs w:val="28"/>
                              </w:rPr>
                            </w:pPr>
                          </w:p>
                          <w:p w14:paraId="0A399BE2" w14:textId="77777777" w:rsidR="006F1656" w:rsidRDefault="006F1656"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6F1656" w:rsidRDefault="006F1656" w:rsidP="006F1656">
                            <w:pPr>
                              <w:pStyle w:val="TTProjectName"/>
                              <w:rPr>
                                <w:rFonts w:ascii="Arial" w:hAnsi="Arial" w:cs="Arial"/>
                                <w:sz w:val="32"/>
                                <w:szCs w:val="32"/>
                              </w:rPr>
                            </w:pPr>
                            <w:r>
                              <w:rPr>
                                <w:rFonts w:ascii="Arial" w:hAnsi="Arial" w:cs="Arial"/>
                                <w:sz w:val="32"/>
                                <w:szCs w:val="32"/>
                              </w:rPr>
                              <w:t>Prof. Co-Guía: Dr. Alejandro Weinstein</w:t>
                            </w:r>
                          </w:p>
                          <w:p w14:paraId="1A234094" w14:textId="77777777" w:rsidR="006F1656" w:rsidRPr="00757CB6" w:rsidRDefault="006F1656" w:rsidP="006F1656">
                            <w:pPr>
                              <w:pStyle w:val="TTProjectName"/>
                              <w:rPr>
                                <w:rFonts w:ascii="Arial" w:hAnsi="Arial" w:cs="Arial"/>
                                <w:sz w:val="32"/>
                                <w:szCs w:val="32"/>
                              </w:rPr>
                            </w:pPr>
                          </w:p>
                          <w:p w14:paraId="557128E2" w14:textId="77777777" w:rsidR="006F1656" w:rsidRPr="00F50452" w:rsidRDefault="006F1656"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6F1656" w:rsidRPr="006F1656" w:rsidRDefault="006F1656">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D4648" id="_x0000_t202" coordsize="21600,21600" o:spt="202" path="m,l,21600r21600,l21600,xe">
                <v:stroke joinstyle="miter"/>
                <v:path gradientshapeok="t" o:connecttype="rect"/>
              </v:shapetype>
              <v:shape id="Text Box 2" o:spid="_x0000_s1026" type="#_x0000_t202" style="position:absolute;left:0;text-align:left;margin-left:-5.2pt;margin-top:-20.2pt;width:479pt;height:668.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93IQIAAB4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" stroked="f">
                <v:textbox>
                  <w:txbxContent>
                    <w:p w14:paraId="5B062388" w14:textId="074C522F" w:rsidR="006F1656" w:rsidRDefault="006F1656" w:rsidP="006F1656">
                      <w:pPr>
                        <w:pStyle w:val="TTProjectName"/>
                        <w:ind w:left="288"/>
                        <w:rPr>
                          <w:rFonts w:ascii="Arial" w:hAnsi="Arial" w:cs="Arial"/>
                          <w:sz w:val="28"/>
                          <w:szCs w:val="28"/>
                        </w:rPr>
                      </w:pPr>
                    </w:p>
                    <w:p w14:paraId="158DECEE" w14:textId="77777777" w:rsidR="006F1656" w:rsidRDefault="006F1656" w:rsidP="006F1656">
                      <w:pPr>
                        <w:pStyle w:val="TTProjectName"/>
                        <w:ind w:left="288"/>
                        <w:rPr>
                          <w:rFonts w:ascii="Arial" w:hAnsi="Arial" w:cs="Arial"/>
                          <w:sz w:val="28"/>
                          <w:szCs w:val="28"/>
                        </w:rPr>
                      </w:pPr>
                    </w:p>
                    <w:p w14:paraId="00C715BF" w14:textId="4BC8650C" w:rsidR="006F1656" w:rsidRDefault="006F1656"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6F1656" w:rsidRPr="00757CB6" w:rsidRDefault="006F1656"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6F1656" w:rsidRPr="00757CB6" w:rsidRDefault="006F1656"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6F1656" w:rsidRDefault="006F1656" w:rsidP="006F1656">
                      <w:pPr>
                        <w:pStyle w:val="TTProjectName"/>
                        <w:rPr>
                          <w:rFonts w:ascii="Arial" w:hAnsi="Arial" w:cs="Arial"/>
                          <w:sz w:val="28"/>
                          <w:szCs w:val="28"/>
                        </w:rPr>
                      </w:pPr>
                    </w:p>
                    <w:p w14:paraId="22DE7AEE" w14:textId="77777777" w:rsidR="006F1656" w:rsidRDefault="006F1656" w:rsidP="006F1656">
                      <w:pPr>
                        <w:pStyle w:val="TTProjectName"/>
                        <w:rPr>
                          <w:rFonts w:ascii="Arial" w:hAnsi="Arial" w:cs="Arial"/>
                          <w:sz w:val="48"/>
                          <w:szCs w:val="48"/>
                        </w:rPr>
                      </w:pPr>
                    </w:p>
                    <w:p w14:paraId="4C1EB27C" w14:textId="779CAC64" w:rsidR="006F1656" w:rsidRPr="00757CB6" w:rsidRDefault="00987130"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157C96" w:rsidRDefault="00157C96" w:rsidP="006F1656">
                      <w:pPr>
                        <w:pStyle w:val="TTProjectName"/>
                        <w:rPr>
                          <w:rFonts w:ascii="Arial" w:hAnsi="Arial" w:cs="Arial"/>
                          <w:b w:val="0"/>
                          <w:sz w:val="28"/>
                          <w:szCs w:val="28"/>
                        </w:rPr>
                      </w:pPr>
                    </w:p>
                    <w:p w14:paraId="50B21776" w14:textId="77777777" w:rsidR="006F1656" w:rsidRPr="00953813" w:rsidRDefault="006F1656"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6F1656" w:rsidRPr="00757CB6" w:rsidRDefault="006F1656"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6F1656" w:rsidRDefault="006F1656" w:rsidP="006F1656">
                      <w:pPr>
                        <w:pStyle w:val="TTProjectName"/>
                        <w:rPr>
                          <w:rFonts w:ascii="Arial" w:hAnsi="Arial" w:cs="Arial"/>
                          <w:b w:val="0"/>
                          <w:sz w:val="28"/>
                          <w:szCs w:val="28"/>
                        </w:rPr>
                      </w:pPr>
                    </w:p>
                    <w:p w14:paraId="75881C2E" w14:textId="77777777" w:rsidR="006F1656" w:rsidRPr="00757CB6" w:rsidRDefault="006F1656"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6F1656" w:rsidRDefault="006F1656" w:rsidP="006F1656">
                      <w:pPr>
                        <w:pStyle w:val="TTProjectName"/>
                        <w:rPr>
                          <w:rFonts w:ascii="Arial" w:hAnsi="Arial" w:cs="Arial"/>
                          <w:sz w:val="28"/>
                          <w:szCs w:val="28"/>
                        </w:rPr>
                      </w:pPr>
                    </w:p>
                    <w:p w14:paraId="0A399BE2" w14:textId="77777777" w:rsidR="006F1656" w:rsidRDefault="006F1656"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6F1656" w:rsidRDefault="006F1656" w:rsidP="006F1656">
                      <w:pPr>
                        <w:pStyle w:val="TTProjectName"/>
                        <w:rPr>
                          <w:rFonts w:ascii="Arial" w:hAnsi="Arial" w:cs="Arial"/>
                          <w:sz w:val="32"/>
                          <w:szCs w:val="32"/>
                        </w:rPr>
                      </w:pPr>
                      <w:r>
                        <w:rPr>
                          <w:rFonts w:ascii="Arial" w:hAnsi="Arial" w:cs="Arial"/>
                          <w:sz w:val="32"/>
                          <w:szCs w:val="32"/>
                        </w:rPr>
                        <w:t xml:space="preserve">Prof. Co-Guía: Dr. Alejandro </w:t>
                      </w:r>
                      <w:proofErr w:type="spellStart"/>
                      <w:r>
                        <w:rPr>
                          <w:rFonts w:ascii="Arial" w:hAnsi="Arial" w:cs="Arial"/>
                          <w:sz w:val="32"/>
                          <w:szCs w:val="32"/>
                        </w:rPr>
                        <w:t>Weinstein</w:t>
                      </w:r>
                      <w:proofErr w:type="spellEnd"/>
                    </w:p>
                    <w:p w14:paraId="1A234094" w14:textId="77777777" w:rsidR="006F1656" w:rsidRPr="00757CB6" w:rsidRDefault="006F1656" w:rsidP="006F1656">
                      <w:pPr>
                        <w:pStyle w:val="TTProjectName"/>
                        <w:rPr>
                          <w:rFonts w:ascii="Arial" w:hAnsi="Arial" w:cs="Arial"/>
                          <w:sz w:val="32"/>
                          <w:szCs w:val="32"/>
                        </w:rPr>
                      </w:pPr>
                    </w:p>
                    <w:p w14:paraId="557128E2" w14:textId="77777777" w:rsidR="006F1656" w:rsidRPr="00F50452" w:rsidRDefault="006F1656"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6F1656" w:rsidRPr="006F1656" w:rsidRDefault="006F1656">
                      <w:pPr>
                        <w:rPr>
                          <w:lang w:val="en-US"/>
                        </w:rPr>
                      </w:pPr>
                    </w:p>
                  </w:txbxContent>
                </v:textbox>
              </v:shape>
            </w:pict>
          </mc:Fallback>
        </mc:AlternateContent>
      </w:r>
    </w:p>
    <w:p w14:paraId="210105CF" w14:textId="232237B6" w:rsidR="001A5881" w:rsidRDefault="001A5881" w:rsidP="00B7439C">
      <w:pPr>
        <w:rPr>
          <w:rFonts w:ascii="Calibri" w:hAnsi="Calibri"/>
          <w:spacing w:val="60"/>
          <w:sz w:val="36"/>
        </w:rPr>
        <w:sectPr w:rsidR="001A5881">
          <w:headerReference w:type="even" r:id="rId10"/>
          <w:headerReference w:type="default" r:id="rId11"/>
          <w:type w:val="oddPage"/>
          <w:pgSz w:w="12240" w:h="15840"/>
          <w:pgMar w:top="1814" w:right="2722" w:bottom="1440" w:left="1474" w:header="720" w:footer="720" w:gutter="0"/>
          <w:cols w:space="720"/>
          <w:titlePg/>
        </w:sectPr>
      </w:pP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17A37E4A" w14:textId="2E4E912C" w:rsidR="00A411C9" w:rsidRPr="00EE342F" w:rsidRDefault="00A411C9" w:rsidP="002723DE">
      <w:pPr>
        <w:rPr>
          <w:rFonts w:ascii="Apple Garamond Light" w:hAnsi="Apple Garamond Light"/>
          <w:lang w:val="es-MX"/>
        </w:rPr>
      </w:pPr>
      <w:r>
        <w:rPr>
          <w:rFonts w:ascii="Apple Garamond Light" w:hAnsi="Apple Garamond Light"/>
          <w:lang w:val="es-MX"/>
        </w:rPr>
        <w:t>A todos ellos, muchas gracias por compartir su tiempo conmigo.</w:t>
      </w:r>
    </w:p>
    <w:p w14:paraId="0A52CF3E" w14:textId="77777777" w:rsidR="001A5881" w:rsidRPr="00EE342F" w:rsidRDefault="001A588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25E52610" w14:textId="53DD335F" w:rsidR="001A5881" w:rsidRPr="009B36AE" w:rsidRDefault="000651A7" w:rsidP="008169C7">
      <w:pPr>
        <w:jc w:val="center"/>
        <w:rPr>
          <w:rFonts w:ascii="Apple Garamond Light" w:hAnsi="Apple Garamond Light"/>
          <w:sz w:val="28"/>
          <w:szCs w:val="28"/>
          <w:lang w:val="es-MX"/>
        </w:rPr>
      </w:pPr>
      <w:r>
        <w:rPr>
          <w:noProof/>
          <w:sz w:val="28"/>
          <w:szCs w:val="28"/>
          <w:lang w:val="en-US" w:eastAsia="en-US"/>
        </w:rPr>
        <w:lastRenderedPageBreak/>
        <mc:AlternateContent>
          <mc:Choice Requires="wps">
            <w:drawing>
              <wp:anchor distT="0" distB="0" distL="114300" distR="114300" simplePos="0" relativeHeight="251654656" behindDoc="1" locked="0" layoutInCell="1" allowOverlap="1" wp14:anchorId="3C09E3DB" wp14:editId="6FF98E83">
                <wp:simplePos x="0" y="0"/>
                <wp:positionH relativeFrom="page">
                  <wp:posOffset>603250</wp:posOffset>
                </wp:positionH>
                <wp:positionV relativeFrom="page">
                  <wp:posOffset>298450</wp:posOffset>
                </wp:positionV>
                <wp:extent cx="6569075" cy="9344025"/>
                <wp:effectExtent l="0" t="0" r="22225" b="28575"/>
                <wp:wrapNone/>
                <wp:docPr id="4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90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4021BC" id="AutoShape 8" o:spid="_x0000_s1026" style="position:absolute;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rnhgIAAB4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" filled="f" fillcolor="#f2f2f2" strokeweight="1pt">
                <w10:wrap anchorx="page" anchory="page"/>
              </v:roundrect>
            </w:pict>
          </mc:Fallback>
        </mc:AlternateConten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r w:rsidR="00FC65D3">
        <w:rPr>
          <w:rFonts w:ascii="Apple Garamond Light" w:hAnsi="Apple Garamond Light"/>
          <w:b w:val="0"/>
        </w:rPr>
        <w:t>smartphone</w:t>
      </w:r>
      <w:r>
        <w:rPr>
          <w:rFonts w:ascii="Apple Garamond Light" w:hAnsi="Apple Garamond Light"/>
          <w:b w:val="0"/>
        </w:rPr>
        <w:t xml:space="preserve">, </w:t>
      </w:r>
      <w:r w:rsidR="00FC65D3">
        <w:rPr>
          <w:rFonts w:ascii="Apple Garamond Light" w:hAnsi="Apple Garamond Light"/>
          <w:b w:val="0"/>
        </w:rPr>
        <w:t xml:space="preserve">tablet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36BC0E7A" w14:textId="0AA546EA"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61C28E35" w14:textId="77777777" w:rsidR="00B02542"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7755995" w:history="1">
            <w:r w:rsidR="00B02542" w:rsidRPr="005762BA">
              <w:rPr>
                <w:rStyle w:val="Hipervnculo"/>
                <w:noProof/>
              </w:rPr>
              <w:t>1.</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Introducción</w:t>
            </w:r>
            <w:r w:rsidR="00B02542">
              <w:rPr>
                <w:noProof/>
                <w:webHidden/>
              </w:rPr>
              <w:tab/>
            </w:r>
            <w:r w:rsidR="00B02542">
              <w:rPr>
                <w:noProof/>
                <w:webHidden/>
              </w:rPr>
              <w:fldChar w:fldCharType="begin"/>
            </w:r>
            <w:r w:rsidR="00B02542">
              <w:rPr>
                <w:noProof/>
                <w:webHidden/>
              </w:rPr>
              <w:instrText xml:space="preserve"> PAGEREF _Toc407755995 \h </w:instrText>
            </w:r>
            <w:r w:rsidR="00B02542">
              <w:rPr>
                <w:noProof/>
                <w:webHidden/>
              </w:rPr>
            </w:r>
            <w:r w:rsidR="00B02542">
              <w:rPr>
                <w:noProof/>
                <w:webHidden/>
              </w:rPr>
              <w:fldChar w:fldCharType="separate"/>
            </w:r>
            <w:r w:rsidR="00B02542">
              <w:rPr>
                <w:noProof/>
                <w:webHidden/>
              </w:rPr>
              <w:t>1</w:t>
            </w:r>
            <w:r w:rsidR="00B02542">
              <w:rPr>
                <w:noProof/>
                <w:webHidden/>
              </w:rPr>
              <w:fldChar w:fldCharType="end"/>
            </w:r>
          </w:hyperlink>
        </w:p>
        <w:p w14:paraId="7FD6607D" w14:textId="77777777" w:rsidR="00B02542" w:rsidRDefault="00DA503F">
          <w:pPr>
            <w:pStyle w:val="TDC2"/>
            <w:tabs>
              <w:tab w:val="right" w:pos="8039"/>
            </w:tabs>
            <w:rPr>
              <w:rFonts w:asciiTheme="minorHAnsi" w:eastAsiaTheme="minorEastAsia" w:hAnsiTheme="minorHAnsi" w:cstheme="minorBidi"/>
              <w:noProof/>
              <w:lang w:val="en-US" w:eastAsia="en-US"/>
            </w:rPr>
          </w:pPr>
          <w:hyperlink w:anchor="_Toc407755996" w:history="1">
            <w:r w:rsidR="00B02542" w:rsidRPr="005762BA">
              <w:rPr>
                <w:rStyle w:val="Hipervnculo"/>
                <w:noProof/>
              </w:rPr>
              <w:t>1.1. Objetivo General</w:t>
            </w:r>
            <w:r w:rsidR="00B02542">
              <w:rPr>
                <w:noProof/>
                <w:webHidden/>
              </w:rPr>
              <w:tab/>
            </w:r>
            <w:r w:rsidR="00B02542">
              <w:rPr>
                <w:noProof/>
                <w:webHidden/>
              </w:rPr>
              <w:fldChar w:fldCharType="begin"/>
            </w:r>
            <w:r w:rsidR="00B02542">
              <w:rPr>
                <w:noProof/>
                <w:webHidden/>
              </w:rPr>
              <w:instrText xml:space="preserve"> PAGEREF _Toc407755996 \h </w:instrText>
            </w:r>
            <w:r w:rsidR="00B02542">
              <w:rPr>
                <w:noProof/>
                <w:webHidden/>
              </w:rPr>
            </w:r>
            <w:r w:rsidR="00B02542">
              <w:rPr>
                <w:noProof/>
                <w:webHidden/>
              </w:rPr>
              <w:fldChar w:fldCharType="separate"/>
            </w:r>
            <w:r w:rsidR="00B02542">
              <w:rPr>
                <w:noProof/>
                <w:webHidden/>
              </w:rPr>
              <w:t>2</w:t>
            </w:r>
            <w:r w:rsidR="00B02542">
              <w:rPr>
                <w:noProof/>
                <w:webHidden/>
              </w:rPr>
              <w:fldChar w:fldCharType="end"/>
            </w:r>
          </w:hyperlink>
        </w:p>
        <w:p w14:paraId="5E40A86C" w14:textId="77777777" w:rsidR="00B02542" w:rsidRDefault="00DA503F">
          <w:pPr>
            <w:pStyle w:val="TDC2"/>
            <w:tabs>
              <w:tab w:val="right" w:pos="8039"/>
            </w:tabs>
            <w:rPr>
              <w:rFonts w:asciiTheme="minorHAnsi" w:eastAsiaTheme="minorEastAsia" w:hAnsiTheme="minorHAnsi" w:cstheme="minorBidi"/>
              <w:noProof/>
              <w:lang w:val="en-US" w:eastAsia="en-US"/>
            </w:rPr>
          </w:pPr>
          <w:hyperlink w:anchor="_Toc407755997" w:history="1">
            <w:r w:rsidR="00B02542" w:rsidRPr="005762BA">
              <w:rPr>
                <w:rStyle w:val="Hipervnculo"/>
                <w:noProof/>
              </w:rPr>
              <w:t>1.2. Objetivo específico</w:t>
            </w:r>
            <w:r w:rsidR="00B02542">
              <w:rPr>
                <w:noProof/>
                <w:webHidden/>
              </w:rPr>
              <w:tab/>
            </w:r>
            <w:r w:rsidR="00B02542">
              <w:rPr>
                <w:noProof/>
                <w:webHidden/>
              </w:rPr>
              <w:fldChar w:fldCharType="begin"/>
            </w:r>
            <w:r w:rsidR="00B02542">
              <w:rPr>
                <w:noProof/>
                <w:webHidden/>
              </w:rPr>
              <w:instrText xml:space="preserve"> PAGEREF _Toc407755997 \h </w:instrText>
            </w:r>
            <w:r w:rsidR="00B02542">
              <w:rPr>
                <w:noProof/>
                <w:webHidden/>
              </w:rPr>
            </w:r>
            <w:r w:rsidR="00B02542">
              <w:rPr>
                <w:noProof/>
                <w:webHidden/>
              </w:rPr>
              <w:fldChar w:fldCharType="separate"/>
            </w:r>
            <w:r w:rsidR="00B02542">
              <w:rPr>
                <w:noProof/>
                <w:webHidden/>
              </w:rPr>
              <w:t>2</w:t>
            </w:r>
            <w:r w:rsidR="00B02542">
              <w:rPr>
                <w:noProof/>
                <w:webHidden/>
              </w:rPr>
              <w:fldChar w:fldCharType="end"/>
            </w:r>
          </w:hyperlink>
        </w:p>
        <w:p w14:paraId="718A31BD"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5998" w:history="1">
            <w:r w:rsidR="00B02542" w:rsidRPr="005762BA">
              <w:rPr>
                <w:rStyle w:val="Hipervnculo"/>
                <w:noProof/>
              </w:rPr>
              <w:t>2.</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Análisis de la problemática</w:t>
            </w:r>
            <w:r w:rsidR="00B02542">
              <w:rPr>
                <w:noProof/>
                <w:webHidden/>
              </w:rPr>
              <w:tab/>
            </w:r>
            <w:r w:rsidR="00B02542">
              <w:rPr>
                <w:noProof/>
                <w:webHidden/>
              </w:rPr>
              <w:fldChar w:fldCharType="begin"/>
            </w:r>
            <w:r w:rsidR="00B02542">
              <w:rPr>
                <w:noProof/>
                <w:webHidden/>
              </w:rPr>
              <w:instrText xml:space="preserve"> PAGEREF _Toc407755998 \h </w:instrText>
            </w:r>
            <w:r w:rsidR="00B02542">
              <w:rPr>
                <w:noProof/>
                <w:webHidden/>
              </w:rPr>
            </w:r>
            <w:r w:rsidR="00B02542">
              <w:rPr>
                <w:noProof/>
                <w:webHidden/>
              </w:rPr>
              <w:fldChar w:fldCharType="separate"/>
            </w:r>
            <w:r w:rsidR="00B02542">
              <w:rPr>
                <w:noProof/>
                <w:webHidden/>
              </w:rPr>
              <w:t>3</w:t>
            </w:r>
            <w:r w:rsidR="00B02542">
              <w:rPr>
                <w:noProof/>
                <w:webHidden/>
              </w:rPr>
              <w:fldChar w:fldCharType="end"/>
            </w:r>
          </w:hyperlink>
        </w:p>
        <w:p w14:paraId="5DA31F30" w14:textId="77777777" w:rsidR="00B02542" w:rsidRDefault="00DA503F">
          <w:pPr>
            <w:pStyle w:val="TDC2"/>
            <w:tabs>
              <w:tab w:val="right" w:pos="8039"/>
            </w:tabs>
            <w:rPr>
              <w:rFonts w:asciiTheme="minorHAnsi" w:eastAsiaTheme="minorEastAsia" w:hAnsiTheme="minorHAnsi" w:cstheme="minorBidi"/>
              <w:noProof/>
              <w:lang w:val="en-US" w:eastAsia="en-US"/>
            </w:rPr>
          </w:pPr>
          <w:hyperlink w:anchor="_Toc407755999" w:history="1">
            <w:r w:rsidR="00B02542" w:rsidRPr="005762BA">
              <w:rPr>
                <w:rStyle w:val="Hipervnculo"/>
                <w:noProof/>
              </w:rPr>
              <w:t>2.1. Estado del arte</w:t>
            </w:r>
            <w:r w:rsidR="00B02542">
              <w:rPr>
                <w:noProof/>
                <w:webHidden/>
              </w:rPr>
              <w:tab/>
            </w:r>
            <w:r w:rsidR="00B02542">
              <w:rPr>
                <w:noProof/>
                <w:webHidden/>
              </w:rPr>
              <w:fldChar w:fldCharType="begin"/>
            </w:r>
            <w:r w:rsidR="00B02542">
              <w:rPr>
                <w:noProof/>
                <w:webHidden/>
              </w:rPr>
              <w:instrText xml:space="preserve"> PAGEREF _Toc407755999 \h </w:instrText>
            </w:r>
            <w:r w:rsidR="00B02542">
              <w:rPr>
                <w:noProof/>
                <w:webHidden/>
              </w:rPr>
            </w:r>
            <w:r w:rsidR="00B02542">
              <w:rPr>
                <w:noProof/>
                <w:webHidden/>
              </w:rPr>
              <w:fldChar w:fldCharType="separate"/>
            </w:r>
            <w:r w:rsidR="00B02542">
              <w:rPr>
                <w:noProof/>
                <w:webHidden/>
              </w:rPr>
              <w:t>5</w:t>
            </w:r>
            <w:r w:rsidR="00B02542">
              <w:rPr>
                <w:noProof/>
                <w:webHidden/>
              </w:rPr>
              <w:fldChar w:fldCharType="end"/>
            </w:r>
          </w:hyperlink>
        </w:p>
        <w:p w14:paraId="55F05445"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00" w:history="1">
            <w:r w:rsidR="00B02542" w:rsidRPr="005762BA">
              <w:rPr>
                <w:rStyle w:val="Hipervnculo"/>
                <w:noProof/>
              </w:rPr>
              <w:t>2.1.1. Respecto a los algoritmos de fusión</w:t>
            </w:r>
            <w:r w:rsidR="00B02542">
              <w:rPr>
                <w:noProof/>
                <w:webHidden/>
              </w:rPr>
              <w:tab/>
            </w:r>
            <w:r w:rsidR="00B02542">
              <w:rPr>
                <w:noProof/>
                <w:webHidden/>
              </w:rPr>
              <w:fldChar w:fldCharType="begin"/>
            </w:r>
            <w:r w:rsidR="00B02542">
              <w:rPr>
                <w:noProof/>
                <w:webHidden/>
              </w:rPr>
              <w:instrText xml:space="preserve"> PAGEREF _Toc407756000 \h </w:instrText>
            </w:r>
            <w:r w:rsidR="00B02542">
              <w:rPr>
                <w:noProof/>
                <w:webHidden/>
              </w:rPr>
            </w:r>
            <w:r w:rsidR="00B02542">
              <w:rPr>
                <w:noProof/>
                <w:webHidden/>
              </w:rPr>
              <w:fldChar w:fldCharType="separate"/>
            </w:r>
            <w:r w:rsidR="00B02542">
              <w:rPr>
                <w:noProof/>
                <w:webHidden/>
              </w:rPr>
              <w:t>5</w:t>
            </w:r>
            <w:r w:rsidR="00B02542">
              <w:rPr>
                <w:noProof/>
                <w:webHidden/>
              </w:rPr>
              <w:fldChar w:fldCharType="end"/>
            </w:r>
          </w:hyperlink>
        </w:p>
        <w:p w14:paraId="7FDDC11D"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01" w:history="1">
            <w:r w:rsidR="00B02542" w:rsidRPr="005762BA">
              <w:rPr>
                <w:rStyle w:val="Hipervnculo"/>
                <w:noProof/>
              </w:rPr>
              <w:t>2.1.2. Respecto a la utilización EMG con IMU</w:t>
            </w:r>
            <w:r w:rsidR="00B02542">
              <w:rPr>
                <w:noProof/>
                <w:webHidden/>
              </w:rPr>
              <w:tab/>
            </w:r>
            <w:r w:rsidR="00B02542">
              <w:rPr>
                <w:noProof/>
                <w:webHidden/>
              </w:rPr>
              <w:fldChar w:fldCharType="begin"/>
            </w:r>
            <w:r w:rsidR="00B02542">
              <w:rPr>
                <w:noProof/>
                <w:webHidden/>
              </w:rPr>
              <w:instrText xml:space="preserve"> PAGEREF _Toc407756001 \h </w:instrText>
            </w:r>
            <w:r w:rsidR="00B02542">
              <w:rPr>
                <w:noProof/>
                <w:webHidden/>
              </w:rPr>
            </w:r>
            <w:r w:rsidR="00B02542">
              <w:rPr>
                <w:noProof/>
                <w:webHidden/>
              </w:rPr>
              <w:fldChar w:fldCharType="separate"/>
            </w:r>
            <w:r w:rsidR="00B02542">
              <w:rPr>
                <w:noProof/>
                <w:webHidden/>
              </w:rPr>
              <w:t>6</w:t>
            </w:r>
            <w:r w:rsidR="00B02542">
              <w:rPr>
                <w:noProof/>
                <w:webHidden/>
              </w:rPr>
              <w:fldChar w:fldCharType="end"/>
            </w:r>
          </w:hyperlink>
        </w:p>
        <w:p w14:paraId="794684DF"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6002" w:history="1">
            <w:r w:rsidR="00B02542" w:rsidRPr="005762BA">
              <w:rPr>
                <w:rStyle w:val="Hipervnculo"/>
                <w:noProof/>
              </w:rPr>
              <w:t>3.</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Desarrollo de la propuesta</w:t>
            </w:r>
            <w:r w:rsidR="00B02542">
              <w:rPr>
                <w:noProof/>
                <w:webHidden/>
              </w:rPr>
              <w:tab/>
            </w:r>
            <w:r w:rsidR="00B02542">
              <w:rPr>
                <w:noProof/>
                <w:webHidden/>
              </w:rPr>
              <w:fldChar w:fldCharType="begin"/>
            </w:r>
            <w:r w:rsidR="00B02542">
              <w:rPr>
                <w:noProof/>
                <w:webHidden/>
              </w:rPr>
              <w:instrText xml:space="preserve"> PAGEREF _Toc407756002 \h </w:instrText>
            </w:r>
            <w:r w:rsidR="00B02542">
              <w:rPr>
                <w:noProof/>
                <w:webHidden/>
              </w:rPr>
            </w:r>
            <w:r w:rsidR="00B02542">
              <w:rPr>
                <w:noProof/>
                <w:webHidden/>
              </w:rPr>
              <w:fldChar w:fldCharType="separate"/>
            </w:r>
            <w:r w:rsidR="00B02542">
              <w:rPr>
                <w:noProof/>
                <w:webHidden/>
              </w:rPr>
              <w:t>6</w:t>
            </w:r>
            <w:r w:rsidR="00B02542">
              <w:rPr>
                <w:noProof/>
                <w:webHidden/>
              </w:rPr>
              <w:fldChar w:fldCharType="end"/>
            </w:r>
          </w:hyperlink>
        </w:p>
        <w:p w14:paraId="21644B49" w14:textId="77777777" w:rsidR="00B02542" w:rsidRDefault="00DA503F">
          <w:pPr>
            <w:pStyle w:val="TDC2"/>
            <w:tabs>
              <w:tab w:val="right" w:pos="8039"/>
            </w:tabs>
            <w:rPr>
              <w:rFonts w:asciiTheme="minorHAnsi" w:eastAsiaTheme="minorEastAsia" w:hAnsiTheme="minorHAnsi" w:cstheme="minorBidi"/>
              <w:noProof/>
              <w:lang w:val="en-US" w:eastAsia="en-US"/>
            </w:rPr>
          </w:pPr>
          <w:hyperlink w:anchor="_Toc407756003" w:history="1">
            <w:r w:rsidR="00B02542" w:rsidRPr="005762BA">
              <w:rPr>
                <w:rStyle w:val="Hipervnculo"/>
                <w:noProof/>
              </w:rPr>
              <w:t>3.1. Marco teórico</w:t>
            </w:r>
            <w:r w:rsidR="00B02542">
              <w:rPr>
                <w:noProof/>
                <w:webHidden/>
              </w:rPr>
              <w:tab/>
            </w:r>
            <w:r w:rsidR="00B02542">
              <w:rPr>
                <w:noProof/>
                <w:webHidden/>
              </w:rPr>
              <w:fldChar w:fldCharType="begin"/>
            </w:r>
            <w:r w:rsidR="00B02542">
              <w:rPr>
                <w:noProof/>
                <w:webHidden/>
              </w:rPr>
              <w:instrText xml:space="preserve"> PAGEREF _Toc407756003 \h </w:instrText>
            </w:r>
            <w:r w:rsidR="00B02542">
              <w:rPr>
                <w:noProof/>
                <w:webHidden/>
              </w:rPr>
            </w:r>
            <w:r w:rsidR="00B02542">
              <w:rPr>
                <w:noProof/>
                <w:webHidden/>
              </w:rPr>
              <w:fldChar w:fldCharType="separate"/>
            </w:r>
            <w:r w:rsidR="00B02542">
              <w:rPr>
                <w:noProof/>
                <w:webHidden/>
              </w:rPr>
              <w:t>6</w:t>
            </w:r>
            <w:r w:rsidR="00B02542">
              <w:rPr>
                <w:noProof/>
                <w:webHidden/>
              </w:rPr>
              <w:fldChar w:fldCharType="end"/>
            </w:r>
          </w:hyperlink>
        </w:p>
        <w:p w14:paraId="1FA8F521" w14:textId="77777777" w:rsidR="00B02542" w:rsidRDefault="00DA503F">
          <w:pPr>
            <w:pStyle w:val="TDC2"/>
            <w:tabs>
              <w:tab w:val="right" w:pos="8039"/>
            </w:tabs>
            <w:rPr>
              <w:rFonts w:asciiTheme="minorHAnsi" w:eastAsiaTheme="minorEastAsia" w:hAnsiTheme="minorHAnsi" w:cstheme="minorBidi"/>
              <w:noProof/>
              <w:lang w:val="en-US" w:eastAsia="en-US"/>
            </w:rPr>
          </w:pPr>
          <w:hyperlink w:anchor="_Toc407756004" w:history="1">
            <w:r w:rsidR="00B02542" w:rsidRPr="005762BA">
              <w:rPr>
                <w:rStyle w:val="Hipervnculo"/>
                <w:noProof/>
              </w:rPr>
              <w:t>3.2. Diseño de la propuesta</w:t>
            </w:r>
            <w:r w:rsidR="00B02542">
              <w:rPr>
                <w:noProof/>
                <w:webHidden/>
              </w:rPr>
              <w:tab/>
            </w:r>
            <w:r w:rsidR="00B02542">
              <w:rPr>
                <w:noProof/>
                <w:webHidden/>
              </w:rPr>
              <w:fldChar w:fldCharType="begin"/>
            </w:r>
            <w:r w:rsidR="00B02542">
              <w:rPr>
                <w:noProof/>
                <w:webHidden/>
              </w:rPr>
              <w:instrText xml:space="preserve"> PAGEREF _Toc407756004 \h </w:instrText>
            </w:r>
            <w:r w:rsidR="00B02542">
              <w:rPr>
                <w:noProof/>
                <w:webHidden/>
              </w:rPr>
            </w:r>
            <w:r w:rsidR="00B02542">
              <w:rPr>
                <w:noProof/>
                <w:webHidden/>
              </w:rPr>
              <w:fldChar w:fldCharType="separate"/>
            </w:r>
            <w:r w:rsidR="00B02542">
              <w:rPr>
                <w:noProof/>
                <w:webHidden/>
              </w:rPr>
              <w:t>18</w:t>
            </w:r>
            <w:r w:rsidR="00B02542">
              <w:rPr>
                <w:noProof/>
                <w:webHidden/>
              </w:rPr>
              <w:fldChar w:fldCharType="end"/>
            </w:r>
          </w:hyperlink>
        </w:p>
        <w:p w14:paraId="2FD0C303"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05" w:history="1">
            <w:r w:rsidR="00B02542" w:rsidRPr="005762BA">
              <w:rPr>
                <w:rStyle w:val="Hipervnculo"/>
                <w:noProof/>
              </w:rPr>
              <w:t>3.2.1. Metodología</w:t>
            </w:r>
            <w:r w:rsidR="00B02542">
              <w:rPr>
                <w:noProof/>
                <w:webHidden/>
              </w:rPr>
              <w:tab/>
            </w:r>
            <w:r w:rsidR="00B02542">
              <w:rPr>
                <w:noProof/>
                <w:webHidden/>
              </w:rPr>
              <w:fldChar w:fldCharType="begin"/>
            </w:r>
            <w:r w:rsidR="00B02542">
              <w:rPr>
                <w:noProof/>
                <w:webHidden/>
              </w:rPr>
              <w:instrText xml:space="preserve"> PAGEREF _Toc407756005 \h </w:instrText>
            </w:r>
            <w:r w:rsidR="00B02542">
              <w:rPr>
                <w:noProof/>
                <w:webHidden/>
              </w:rPr>
            </w:r>
            <w:r w:rsidR="00B02542">
              <w:rPr>
                <w:noProof/>
                <w:webHidden/>
              </w:rPr>
              <w:fldChar w:fldCharType="separate"/>
            </w:r>
            <w:r w:rsidR="00B02542">
              <w:rPr>
                <w:noProof/>
                <w:webHidden/>
              </w:rPr>
              <w:t>18</w:t>
            </w:r>
            <w:r w:rsidR="00B02542">
              <w:rPr>
                <w:noProof/>
                <w:webHidden/>
              </w:rPr>
              <w:fldChar w:fldCharType="end"/>
            </w:r>
          </w:hyperlink>
        </w:p>
        <w:p w14:paraId="76D623A0"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06" w:history="1">
            <w:r w:rsidR="00B02542" w:rsidRPr="005762BA">
              <w:rPr>
                <w:rStyle w:val="Hipervnculo"/>
                <w:noProof/>
              </w:rPr>
              <w:t>3.2.2. Requisitos</w:t>
            </w:r>
            <w:r w:rsidR="00B02542">
              <w:rPr>
                <w:noProof/>
                <w:webHidden/>
              </w:rPr>
              <w:tab/>
            </w:r>
            <w:r w:rsidR="00B02542">
              <w:rPr>
                <w:noProof/>
                <w:webHidden/>
              </w:rPr>
              <w:fldChar w:fldCharType="begin"/>
            </w:r>
            <w:r w:rsidR="00B02542">
              <w:rPr>
                <w:noProof/>
                <w:webHidden/>
              </w:rPr>
              <w:instrText xml:space="preserve"> PAGEREF _Toc407756006 \h </w:instrText>
            </w:r>
            <w:r w:rsidR="00B02542">
              <w:rPr>
                <w:noProof/>
                <w:webHidden/>
              </w:rPr>
            </w:r>
            <w:r w:rsidR="00B02542">
              <w:rPr>
                <w:noProof/>
                <w:webHidden/>
              </w:rPr>
              <w:fldChar w:fldCharType="separate"/>
            </w:r>
            <w:r w:rsidR="00B02542">
              <w:rPr>
                <w:noProof/>
                <w:webHidden/>
              </w:rPr>
              <w:t>18</w:t>
            </w:r>
            <w:r w:rsidR="00B02542">
              <w:rPr>
                <w:noProof/>
                <w:webHidden/>
              </w:rPr>
              <w:fldChar w:fldCharType="end"/>
            </w:r>
          </w:hyperlink>
        </w:p>
        <w:p w14:paraId="1021B3A7" w14:textId="77777777" w:rsidR="00B02542" w:rsidRDefault="00DA503F">
          <w:pPr>
            <w:pStyle w:val="TDC2"/>
            <w:tabs>
              <w:tab w:val="right" w:pos="8039"/>
            </w:tabs>
            <w:rPr>
              <w:rFonts w:asciiTheme="minorHAnsi" w:eastAsiaTheme="minorEastAsia" w:hAnsiTheme="minorHAnsi" w:cstheme="minorBidi"/>
              <w:noProof/>
              <w:lang w:val="en-US" w:eastAsia="en-US"/>
            </w:rPr>
          </w:pPr>
          <w:hyperlink w:anchor="_Toc407756007" w:history="1">
            <w:r w:rsidR="00B02542" w:rsidRPr="005762BA">
              <w:rPr>
                <w:rStyle w:val="Hipervnculo"/>
                <w:noProof/>
              </w:rPr>
              <w:t>3.3. Implementación</w:t>
            </w:r>
            <w:r w:rsidR="00B02542">
              <w:rPr>
                <w:noProof/>
                <w:webHidden/>
              </w:rPr>
              <w:tab/>
            </w:r>
            <w:r w:rsidR="00B02542">
              <w:rPr>
                <w:noProof/>
                <w:webHidden/>
              </w:rPr>
              <w:fldChar w:fldCharType="begin"/>
            </w:r>
            <w:r w:rsidR="00B02542">
              <w:rPr>
                <w:noProof/>
                <w:webHidden/>
              </w:rPr>
              <w:instrText xml:space="preserve"> PAGEREF _Toc407756007 \h </w:instrText>
            </w:r>
            <w:r w:rsidR="00B02542">
              <w:rPr>
                <w:noProof/>
                <w:webHidden/>
              </w:rPr>
            </w:r>
            <w:r w:rsidR="00B02542">
              <w:rPr>
                <w:noProof/>
                <w:webHidden/>
              </w:rPr>
              <w:fldChar w:fldCharType="separate"/>
            </w:r>
            <w:r w:rsidR="00B02542">
              <w:rPr>
                <w:noProof/>
                <w:webHidden/>
              </w:rPr>
              <w:t>19</w:t>
            </w:r>
            <w:r w:rsidR="00B02542">
              <w:rPr>
                <w:noProof/>
                <w:webHidden/>
              </w:rPr>
              <w:fldChar w:fldCharType="end"/>
            </w:r>
          </w:hyperlink>
        </w:p>
        <w:p w14:paraId="77F5D153"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08" w:history="1">
            <w:r w:rsidR="00B02542" w:rsidRPr="005762BA">
              <w:rPr>
                <w:rStyle w:val="Hipervnculo"/>
                <w:noProof/>
              </w:rPr>
              <w:t>3.3.1. Selección de los sensores</w:t>
            </w:r>
            <w:r w:rsidR="00B02542">
              <w:rPr>
                <w:noProof/>
                <w:webHidden/>
              </w:rPr>
              <w:tab/>
            </w:r>
            <w:r w:rsidR="00B02542">
              <w:rPr>
                <w:noProof/>
                <w:webHidden/>
              </w:rPr>
              <w:fldChar w:fldCharType="begin"/>
            </w:r>
            <w:r w:rsidR="00B02542">
              <w:rPr>
                <w:noProof/>
                <w:webHidden/>
              </w:rPr>
              <w:instrText xml:space="preserve"> PAGEREF _Toc407756008 \h </w:instrText>
            </w:r>
            <w:r w:rsidR="00B02542">
              <w:rPr>
                <w:noProof/>
                <w:webHidden/>
              </w:rPr>
            </w:r>
            <w:r w:rsidR="00B02542">
              <w:rPr>
                <w:noProof/>
                <w:webHidden/>
              </w:rPr>
              <w:fldChar w:fldCharType="separate"/>
            </w:r>
            <w:r w:rsidR="00B02542">
              <w:rPr>
                <w:noProof/>
                <w:webHidden/>
              </w:rPr>
              <w:t>19</w:t>
            </w:r>
            <w:r w:rsidR="00B02542">
              <w:rPr>
                <w:noProof/>
                <w:webHidden/>
              </w:rPr>
              <w:fldChar w:fldCharType="end"/>
            </w:r>
          </w:hyperlink>
        </w:p>
        <w:p w14:paraId="2C6C5E2E"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09" w:history="1">
            <w:r w:rsidR="00B02542" w:rsidRPr="005762BA">
              <w:rPr>
                <w:rStyle w:val="Hipervnculo"/>
                <w:noProof/>
              </w:rPr>
              <w:t>3.3.2. Selección de protocolo de comunicación</w:t>
            </w:r>
            <w:r w:rsidR="00B02542">
              <w:rPr>
                <w:noProof/>
                <w:webHidden/>
              </w:rPr>
              <w:tab/>
            </w:r>
            <w:r w:rsidR="00B02542">
              <w:rPr>
                <w:noProof/>
                <w:webHidden/>
              </w:rPr>
              <w:fldChar w:fldCharType="begin"/>
            </w:r>
            <w:r w:rsidR="00B02542">
              <w:rPr>
                <w:noProof/>
                <w:webHidden/>
              </w:rPr>
              <w:instrText xml:space="preserve"> PAGEREF _Toc407756009 \h </w:instrText>
            </w:r>
            <w:r w:rsidR="00B02542">
              <w:rPr>
                <w:noProof/>
                <w:webHidden/>
              </w:rPr>
            </w:r>
            <w:r w:rsidR="00B02542">
              <w:rPr>
                <w:noProof/>
                <w:webHidden/>
              </w:rPr>
              <w:fldChar w:fldCharType="separate"/>
            </w:r>
            <w:r w:rsidR="00B02542">
              <w:rPr>
                <w:noProof/>
                <w:webHidden/>
              </w:rPr>
              <w:t>21</w:t>
            </w:r>
            <w:r w:rsidR="00B02542">
              <w:rPr>
                <w:noProof/>
                <w:webHidden/>
              </w:rPr>
              <w:fldChar w:fldCharType="end"/>
            </w:r>
          </w:hyperlink>
        </w:p>
        <w:p w14:paraId="5465DC75"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10" w:history="1">
            <w:r w:rsidR="00B02542" w:rsidRPr="005762BA">
              <w:rPr>
                <w:rStyle w:val="Hipervnculo"/>
                <w:noProof/>
              </w:rPr>
              <w:t>3.3.3. Selección de la plataforma de desarrollo</w:t>
            </w:r>
            <w:r w:rsidR="00B02542">
              <w:rPr>
                <w:noProof/>
                <w:webHidden/>
              </w:rPr>
              <w:tab/>
            </w:r>
            <w:r w:rsidR="00B02542">
              <w:rPr>
                <w:noProof/>
                <w:webHidden/>
              </w:rPr>
              <w:fldChar w:fldCharType="begin"/>
            </w:r>
            <w:r w:rsidR="00B02542">
              <w:rPr>
                <w:noProof/>
                <w:webHidden/>
              </w:rPr>
              <w:instrText xml:space="preserve"> PAGEREF _Toc407756010 \h </w:instrText>
            </w:r>
            <w:r w:rsidR="00B02542">
              <w:rPr>
                <w:noProof/>
                <w:webHidden/>
              </w:rPr>
            </w:r>
            <w:r w:rsidR="00B02542">
              <w:rPr>
                <w:noProof/>
                <w:webHidden/>
              </w:rPr>
              <w:fldChar w:fldCharType="separate"/>
            </w:r>
            <w:r w:rsidR="00B02542">
              <w:rPr>
                <w:noProof/>
                <w:webHidden/>
              </w:rPr>
              <w:t>21</w:t>
            </w:r>
            <w:r w:rsidR="00B02542">
              <w:rPr>
                <w:noProof/>
                <w:webHidden/>
              </w:rPr>
              <w:fldChar w:fldCharType="end"/>
            </w:r>
          </w:hyperlink>
        </w:p>
        <w:p w14:paraId="62C754DC"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11" w:history="1">
            <w:r w:rsidR="00B02542" w:rsidRPr="005762BA">
              <w:rPr>
                <w:rStyle w:val="Hipervnculo"/>
                <w:noProof/>
              </w:rPr>
              <w:t>3.3.4. Hardware del dispositivo</w:t>
            </w:r>
            <w:r w:rsidR="00B02542">
              <w:rPr>
                <w:noProof/>
                <w:webHidden/>
              </w:rPr>
              <w:tab/>
            </w:r>
            <w:r w:rsidR="00B02542">
              <w:rPr>
                <w:noProof/>
                <w:webHidden/>
              </w:rPr>
              <w:fldChar w:fldCharType="begin"/>
            </w:r>
            <w:r w:rsidR="00B02542">
              <w:rPr>
                <w:noProof/>
                <w:webHidden/>
              </w:rPr>
              <w:instrText xml:space="preserve"> PAGEREF _Toc407756011 \h </w:instrText>
            </w:r>
            <w:r w:rsidR="00B02542">
              <w:rPr>
                <w:noProof/>
                <w:webHidden/>
              </w:rPr>
            </w:r>
            <w:r w:rsidR="00B02542">
              <w:rPr>
                <w:noProof/>
                <w:webHidden/>
              </w:rPr>
              <w:fldChar w:fldCharType="separate"/>
            </w:r>
            <w:r w:rsidR="00B02542">
              <w:rPr>
                <w:noProof/>
                <w:webHidden/>
              </w:rPr>
              <w:t>24</w:t>
            </w:r>
            <w:r w:rsidR="00B02542">
              <w:rPr>
                <w:noProof/>
                <w:webHidden/>
              </w:rPr>
              <w:fldChar w:fldCharType="end"/>
            </w:r>
          </w:hyperlink>
        </w:p>
        <w:p w14:paraId="140F6C64"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12" w:history="1">
            <w:r w:rsidR="00B02542" w:rsidRPr="005762BA">
              <w:rPr>
                <w:rStyle w:val="Hipervnculo"/>
                <w:noProof/>
              </w:rPr>
              <w:t>3.3.5. Firmware del dispositivo</w:t>
            </w:r>
            <w:r w:rsidR="00B02542">
              <w:rPr>
                <w:noProof/>
                <w:webHidden/>
              </w:rPr>
              <w:tab/>
            </w:r>
            <w:r w:rsidR="00B02542">
              <w:rPr>
                <w:noProof/>
                <w:webHidden/>
              </w:rPr>
              <w:fldChar w:fldCharType="begin"/>
            </w:r>
            <w:r w:rsidR="00B02542">
              <w:rPr>
                <w:noProof/>
                <w:webHidden/>
              </w:rPr>
              <w:instrText xml:space="preserve"> PAGEREF _Toc407756012 \h </w:instrText>
            </w:r>
            <w:r w:rsidR="00B02542">
              <w:rPr>
                <w:noProof/>
                <w:webHidden/>
              </w:rPr>
            </w:r>
            <w:r w:rsidR="00B02542">
              <w:rPr>
                <w:noProof/>
                <w:webHidden/>
              </w:rPr>
              <w:fldChar w:fldCharType="separate"/>
            </w:r>
            <w:r w:rsidR="00B02542">
              <w:rPr>
                <w:noProof/>
                <w:webHidden/>
              </w:rPr>
              <w:t>25</w:t>
            </w:r>
            <w:r w:rsidR="00B02542">
              <w:rPr>
                <w:noProof/>
                <w:webHidden/>
              </w:rPr>
              <w:fldChar w:fldCharType="end"/>
            </w:r>
          </w:hyperlink>
        </w:p>
        <w:p w14:paraId="2EBE0475" w14:textId="77777777" w:rsidR="00B02542" w:rsidRDefault="00DA503F">
          <w:pPr>
            <w:pStyle w:val="TDC3"/>
            <w:tabs>
              <w:tab w:val="right" w:pos="8039"/>
            </w:tabs>
            <w:rPr>
              <w:rFonts w:asciiTheme="minorHAnsi" w:eastAsiaTheme="minorEastAsia" w:hAnsiTheme="minorHAnsi" w:cstheme="minorBidi"/>
              <w:noProof/>
              <w:lang w:val="en-US" w:eastAsia="en-US"/>
            </w:rPr>
          </w:pPr>
          <w:hyperlink w:anchor="_Toc407756013" w:history="1">
            <w:r w:rsidR="00B02542" w:rsidRPr="005762BA">
              <w:rPr>
                <w:rStyle w:val="Hipervnculo"/>
                <w:noProof/>
              </w:rPr>
              <w:t>3.3.6. Software del dispositivo</w:t>
            </w:r>
            <w:r w:rsidR="00B02542">
              <w:rPr>
                <w:noProof/>
                <w:webHidden/>
              </w:rPr>
              <w:tab/>
            </w:r>
            <w:r w:rsidR="00B02542">
              <w:rPr>
                <w:noProof/>
                <w:webHidden/>
              </w:rPr>
              <w:fldChar w:fldCharType="begin"/>
            </w:r>
            <w:r w:rsidR="00B02542">
              <w:rPr>
                <w:noProof/>
                <w:webHidden/>
              </w:rPr>
              <w:instrText xml:space="preserve"> PAGEREF _Toc407756013 \h </w:instrText>
            </w:r>
            <w:r w:rsidR="00B02542">
              <w:rPr>
                <w:noProof/>
                <w:webHidden/>
              </w:rPr>
            </w:r>
            <w:r w:rsidR="00B02542">
              <w:rPr>
                <w:noProof/>
                <w:webHidden/>
              </w:rPr>
              <w:fldChar w:fldCharType="separate"/>
            </w:r>
            <w:r w:rsidR="00B02542">
              <w:rPr>
                <w:noProof/>
                <w:webHidden/>
              </w:rPr>
              <w:t>26</w:t>
            </w:r>
            <w:r w:rsidR="00B02542">
              <w:rPr>
                <w:noProof/>
                <w:webHidden/>
              </w:rPr>
              <w:fldChar w:fldCharType="end"/>
            </w:r>
          </w:hyperlink>
        </w:p>
        <w:p w14:paraId="4ABDC4F6"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6014" w:history="1">
            <w:r w:rsidR="00B02542" w:rsidRPr="005762BA">
              <w:rPr>
                <w:rStyle w:val="Hipervnculo"/>
                <w:noProof/>
              </w:rPr>
              <w:t>4.</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Resultados</w:t>
            </w:r>
            <w:r w:rsidR="00B02542">
              <w:rPr>
                <w:noProof/>
                <w:webHidden/>
              </w:rPr>
              <w:tab/>
            </w:r>
            <w:r w:rsidR="00B02542">
              <w:rPr>
                <w:noProof/>
                <w:webHidden/>
              </w:rPr>
              <w:fldChar w:fldCharType="begin"/>
            </w:r>
            <w:r w:rsidR="00B02542">
              <w:rPr>
                <w:noProof/>
                <w:webHidden/>
              </w:rPr>
              <w:instrText xml:space="preserve"> PAGEREF _Toc407756014 \h </w:instrText>
            </w:r>
            <w:r w:rsidR="00B02542">
              <w:rPr>
                <w:noProof/>
                <w:webHidden/>
              </w:rPr>
            </w:r>
            <w:r w:rsidR="00B02542">
              <w:rPr>
                <w:noProof/>
                <w:webHidden/>
              </w:rPr>
              <w:fldChar w:fldCharType="separate"/>
            </w:r>
            <w:r w:rsidR="00B02542">
              <w:rPr>
                <w:noProof/>
                <w:webHidden/>
              </w:rPr>
              <w:t>30</w:t>
            </w:r>
            <w:r w:rsidR="00B02542">
              <w:rPr>
                <w:noProof/>
                <w:webHidden/>
              </w:rPr>
              <w:fldChar w:fldCharType="end"/>
            </w:r>
          </w:hyperlink>
        </w:p>
        <w:p w14:paraId="6D39DDA4"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6015" w:history="1">
            <w:r w:rsidR="00B02542" w:rsidRPr="005762BA">
              <w:rPr>
                <w:rStyle w:val="Hipervnculo"/>
                <w:noProof/>
              </w:rPr>
              <w:t>5.</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Discusión</w:t>
            </w:r>
            <w:r w:rsidR="00B02542">
              <w:rPr>
                <w:noProof/>
                <w:webHidden/>
              </w:rPr>
              <w:tab/>
            </w:r>
            <w:r w:rsidR="00B02542">
              <w:rPr>
                <w:noProof/>
                <w:webHidden/>
              </w:rPr>
              <w:fldChar w:fldCharType="begin"/>
            </w:r>
            <w:r w:rsidR="00B02542">
              <w:rPr>
                <w:noProof/>
                <w:webHidden/>
              </w:rPr>
              <w:instrText xml:space="preserve"> PAGEREF _Toc407756015 \h </w:instrText>
            </w:r>
            <w:r w:rsidR="00B02542">
              <w:rPr>
                <w:noProof/>
                <w:webHidden/>
              </w:rPr>
            </w:r>
            <w:r w:rsidR="00B02542">
              <w:rPr>
                <w:noProof/>
                <w:webHidden/>
              </w:rPr>
              <w:fldChar w:fldCharType="separate"/>
            </w:r>
            <w:r w:rsidR="00B02542">
              <w:rPr>
                <w:noProof/>
                <w:webHidden/>
              </w:rPr>
              <w:t>32</w:t>
            </w:r>
            <w:r w:rsidR="00B02542">
              <w:rPr>
                <w:noProof/>
                <w:webHidden/>
              </w:rPr>
              <w:fldChar w:fldCharType="end"/>
            </w:r>
          </w:hyperlink>
        </w:p>
        <w:p w14:paraId="5FF8D955"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6016" w:history="1">
            <w:r w:rsidR="00B02542" w:rsidRPr="005762BA">
              <w:rPr>
                <w:rStyle w:val="Hipervnculo"/>
                <w:noProof/>
              </w:rPr>
              <w:t>6.</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Conclusiones</w:t>
            </w:r>
            <w:r w:rsidR="00B02542">
              <w:rPr>
                <w:noProof/>
                <w:webHidden/>
              </w:rPr>
              <w:tab/>
            </w:r>
            <w:r w:rsidR="00B02542">
              <w:rPr>
                <w:noProof/>
                <w:webHidden/>
              </w:rPr>
              <w:fldChar w:fldCharType="begin"/>
            </w:r>
            <w:r w:rsidR="00B02542">
              <w:rPr>
                <w:noProof/>
                <w:webHidden/>
              </w:rPr>
              <w:instrText xml:space="preserve"> PAGEREF _Toc407756016 \h </w:instrText>
            </w:r>
            <w:r w:rsidR="00B02542">
              <w:rPr>
                <w:noProof/>
                <w:webHidden/>
              </w:rPr>
            </w:r>
            <w:r w:rsidR="00B02542">
              <w:rPr>
                <w:noProof/>
                <w:webHidden/>
              </w:rPr>
              <w:fldChar w:fldCharType="separate"/>
            </w:r>
            <w:r w:rsidR="00B02542">
              <w:rPr>
                <w:noProof/>
                <w:webHidden/>
              </w:rPr>
              <w:t>33</w:t>
            </w:r>
            <w:r w:rsidR="00B02542">
              <w:rPr>
                <w:noProof/>
                <w:webHidden/>
              </w:rPr>
              <w:fldChar w:fldCharType="end"/>
            </w:r>
          </w:hyperlink>
        </w:p>
        <w:p w14:paraId="68B67C5A"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6017" w:history="1">
            <w:r w:rsidR="00B02542" w:rsidRPr="005762BA">
              <w:rPr>
                <w:rStyle w:val="Hipervnculo"/>
                <w:noProof/>
              </w:rPr>
              <w:t>7.</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Referencias Bibliográficas</w:t>
            </w:r>
            <w:r w:rsidR="00B02542">
              <w:rPr>
                <w:noProof/>
                <w:webHidden/>
              </w:rPr>
              <w:tab/>
            </w:r>
            <w:r w:rsidR="00B02542">
              <w:rPr>
                <w:noProof/>
                <w:webHidden/>
              </w:rPr>
              <w:fldChar w:fldCharType="begin"/>
            </w:r>
            <w:r w:rsidR="00B02542">
              <w:rPr>
                <w:noProof/>
                <w:webHidden/>
              </w:rPr>
              <w:instrText xml:space="preserve"> PAGEREF _Toc407756017 \h </w:instrText>
            </w:r>
            <w:r w:rsidR="00B02542">
              <w:rPr>
                <w:noProof/>
                <w:webHidden/>
              </w:rPr>
            </w:r>
            <w:r w:rsidR="00B02542">
              <w:rPr>
                <w:noProof/>
                <w:webHidden/>
              </w:rPr>
              <w:fldChar w:fldCharType="separate"/>
            </w:r>
            <w:r w:rsidR="00B02542">
              <w:rPr>
                <w:noProof/>
                <w:webHidden/>
              </w:rPr>
              <w:t>35</w:t>
            </w:r>
            <w:r w:rsidR="00B02542">
              <w:rPr>
                <w:noProof/>
                <w:webHidden/>
              </w:rPr>
              <w:fldChar w:fldCharType="end"/>
            </w:r>
          </w:hyperlink>
        </w:p>
        <w:p w14:paraId="3BCD66CE" w14:textId="77777777" w:rsidR="00B02542" w:rsidRDefault="00DA503F">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56018" w:history="1">
            <w:r w:rsidR="00B02542" w:rsidRPr="005762BA">
              <w:rPr>
                <w:rStyle w:val="Hipervnculo"/>
                <w:noProof/>
              </w:rPr>
              <w:t>8.</w:t>
            </w:r>
            <w:r w:rsidR="00B02542">
              <w:rPr>
                <w:rFonts w:asciiTheme="minorHAnsi" w:eastAsiaTheme="minorEastAsia" w:hAnsiTheme="minorHAnsi" w:cstheme="minorBidi"/>
                <w:b w:val="0"/>
                <w:noProof/>
                <w:sz w:val="22"/>
                <w:szCs w:val="22"/>
                <w:lang w:val="en-US" w:eastAsia="en-US"/>
              </w:rPr>
              <w:tab/>
            </w:r>
            <w:r w:rsidR="00B02542" w:rsidRPr="005762BA">
              <w:rPr>
                <w:rStyle w:val="Hipervnculo"/>
                <w:noProof/>
              </w:rPr>
              <w:t>Glosario</w:t>
            </w:r>
            <w:r w:rsidR="00B02542">
              <w:rPr>
                <w:noProof/>
                <w:webHidden/>
              </w:rPr>
              <w:tab/>
            </w:r>
            <w:r w:rsidR="00B02542">
              <w:rPr>
                <w:noProof/>
                <w:webHidden/>
              </w:rPr>
              <w:fldChar w:fldCharType="begin"/>
            </w:r>
            <w:r w:rsidR="00B02542">
              <w:rPr>
                <w:noProof/>
                <w:webHidden/>
              </w:rPr>
              <w:instrText xml:space="preserve"> PAGEREF _Toc407756018 \h </w:instrText>
            </w:r>
            <w:r w:rsidR="00B02542">
              <w:rPr>
                <w:noProof/>
                <w:webHidden/>
              </w:rPr>
            </w:r>
            <w:r w:rsidR="00B02542">
              <w:rPr>
                <w:noProof/>
                <w:webHidden/>
              </w:rPr>
              <w:fldChar w:fldCharType="separate"/>
            </w:r>
            <w:r w:rsidR="00B02542">
              <w:rPr>
                <w:noProof/>
                <w:webHidden/>
              </w:rPr>
              <w:t>39</w:t>
            </w:r>
            <w:r w:rsidR="00B02542">
              <w:rPr>
                <w:noProof/>
                <w:webHidden/>
              </w:rPr>
              <w:fldChar w:fldCharType="end"/>
            </w:r>
          </w:hyperlink>
        </w:p>
        <w:p w14:paraId="0C9B6DF7" w14:textId="69C05798" w:rsidR="00905B55" w:rsidRDefault="0062370F">
          <w:r>
            <w:rPr>
              <w:rFonts w:ascii="Apple Garamond" w:hAnsi="Apple Garamond"/>
            </w:rPr>
            <w:fldChar w:fldCharType="end"/>
          </w:r>
        </w:p>
      </w:sdtContent>
    </w:sdt>
    <w:p w14:paraId="07004143" w14:textId="48244437" w:rsidR="000C07A7" w:rsidRDefault="000C07A7" w:rsidP="000C07A7">
      <w:pPr>
        <w:rPr>
          <w:rFonts w:ascii="Apple Garamond Light" w:hAnsi="Apple Garamond Light"/>
          <w:lang w:val="es-MX"/>
        </w:rPr>
      </w:pPr>
    </w:p>
    <w:p w14:paraId="3259D69C" w14:textId="77777777" w:rsidR="000C07A7" w:rsidRDefault="000C07A7">
      <w:pPr>
        <w:rPr>
          <w:rFonts w:ascii="Apple Garamond Light" w:hAnsi="Apple Garamond Light"/>
          <w:lang w:val="es-MX"/>
        </w:rPr>
      </w:pPr>
      <w:r>
        <w:rPr>
          <w:rFonts w:ascii="Apple Garamond Light" w:hAnsi="Apple Garamond Light"/>
          <w:lang w:val="es-MX"/>
        </w:rPr>
        <w:br w:type="page"/>
      </w:r>
    </w:p>
    <w:p w14:paraId="3D10CA0E"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49C84CB2" w14:textId="3B8AF657" w:rsidR="000C07A7" w:rsidRDefault="000C07A7">
      <w:pPr>
        <w:rPr>
          <w:rFonts w:ascii="Apple Garamond" w:hAnsi="Apple Garamond"/>
          <w:b/>
          <w:sz w:val="56"/>
        </w:rPr>
      </w:pPr>
      <w:r>
        <w:rPr>
          <w:rFonts w:ascii="Apple Garamond" w:hAnsi="Apple Garamond"/>
          <w:b/>
          <w:sz w:val="56"/>
        </w:rPr>
        <w:lastRenderedPageBreak/>
        <w:br w:type="page"/>
      </w:r>
    </w:p>
    <w:p w14:paraId="5D192F03" w14:textId="77777777" w:rsidR="001D0157" w:rsidRDefault="001D0157">
      <w:pPr>
        <w:rPr>
          <w:rFonts w:ascii="Apple Garamond" w:hAnsi="Apple Garamond"/>
          <w:b/>
          <w:sz w:val="56"/>
        </w:rPr>
      </w:pPr>
    </w:p>
    <w:p w14:paraId="30502A8D" w14:textId="534644C0" w:rsidR="001A5881" w:rsidRPr="00F70C96" w:rsidRDefault="00B62818" w:rsidP="00AE3257">
      <w:pPr>
        <w:pStyle w:val="TTProjectName"/>
      </w:pPr>
      <w:r>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0" w:name="_Toc407755995"/>
      <w:r w:rsidRPr="00AB0606">
        <w:t>Introducción</w:t>
      </w:r>
      <w:bookmarkEnd w:id="0"/>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48FB4590"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tiempo de un </w:t>
      </w:r>
      <w:r w:rsidR="00B52F90">
        <w:lastRenderedPageBreak/>
        <w:t>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de 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1" w:name="_Toc407755996"/>
      <w:r>
        <w:t>Objetivo General</w:t>
      </w:r>
      <w:bookmarkEnd w:id="1"/>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2" w:name="_Toc407755997"/>
      <w:r>
        <w:t>Objetivo espec</w:t>
      </w:r>
      <w:r w:rsidR="00B5224E">
        <w:t>í</w:t>
      </w:r>
      <w:r>
        <w:t>fico</w:t>
      </w:r>
      <w:bookmarkEnd w:id="2"/>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lastRenderedPageBreak/>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76EFD99" w14:textId="7DFEEFE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r w:rsidR="00BD6626">
        <w:t xml:space="preserve">electromuscular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3" w:name="_Toc402161528"/>
      <w:bookmarkStart w:id="4" w:name="_Toc402197162"/>
      <w:bookmarkStart w:id="5" w:name="_Toc402197220"/>
      <w:bookmarkStart w:id="6" w:name="_Toc402197328"/>
      <w:bookmarkStart w:id="7" w:name="_Toc402197380"/>
      <w:bookmarkStart w:id="8" w:name="_Toc402197472"/>
      <w:bookmarkStart w:id="9" w:name="_Toc402203612"/>
      <w:bookmarkStart w:id="10" w:name="_Toc402203715"/>
      <w:bookmarkStart w:id="11" w:name="_Toc402203773"/>
      <w:bookmarkStart w:id="12" w:name="_Toc402160603"/>
      <w:bookmarkStart w:id="13" w:name="_Toc402161529"/>
      <w:bookmarkStart w:id="14" w:name="_Toc402197163"/>
      <w:bookmarkStart w:id="15" w:name="_Toc402197221"/>
      <w:bookmarkStart w:id="16" w:name="_Toc402197329"/>
      <w:bookmarkStart w:id="17" w:name="_Toc402197381"/>
      <w:bookmarkStart w:id="18" w:name="_Toc402197473"/>
      <w:bookmarkStart w:id="19" w:name="_Toc402203613"/>
      <w:bookmarkStart w:id="20" w:name="_Toc402203716"/>
      <w:bookmarkStart w:id="21" w:name="_Toc402203774"/>
      <w:bookmarkStart w:id="22" w:name="_Toc402160604"/>
      <w:bookmarkStart w:id="23" w:name="_Toc402161530"/>
      <w:bookmarkStart w:id="24" w:name="_Toc402197164"/>
      <w:bookmarkStart w:id="25" w:name="_Toc402197222"/>
      <w:bookmarkStart w:id="26" w:name="_Toc402197330"/>
      <w:bookmarkStart w:id="27" w:name="_Toc402197382"/>
      <w:bookmarkStart w:id="28" w:name="_Toc402197474"/>
      <w:bookmarkStart w:id="29" w:name="_Toc402203614"/>
      <w:bookmarkStart w:id="30" w:name="_Toc402203717"/>
      <w:bookmarkStart w:id="31" w:name="_Toc402203775"/>
      <w:bookmarkStart w:id="32" w:name="_Toc402160605"/>
      <w:bookmarkStart w:id="33" w:name="_Toc402161531"/>
      <w:bookmarkStart w:id="34" w:name="_Toc402197165"/>
      <w:bookmarkStart w:id="35" w:name="_Toc402197223"/>
      <w:bookmarkStart w:id="36" w:name="_Toc402197331"/>
      <w:bookmarkStart w:id="37" w:name="_Toc402197383"/>
      <w:bookmarkStart w:id="38" w:name="_Toc402197475"/>
      <w:bookmarkStart w:id="39" w:name="_Toc402203615"/>
      <w:bookmarkStart w:id="40" w:name="_Toc402203718"/>
      <w:bookmarkStart w:id="41" w:name="_Toc402203776"/>
      <w:bookmarkStart w:id="42" w:name="_Toc402160606"/>
      <w:bookmarkStart w:id="43" w:name="_Toc402161532"/>
      <w:bookmarkStart w:id="44" w:name="_Toc402197166"/>
      <w:bookmarkStart w:id="45" w:name="_Toc402197224"/>
      <w:bookmarkStart w:id="46" w:name="_Toc402197332"/>
      <w:bookmarkStart w:id="47" w:name="_Toc402197384"/>
      <w:bookmarkStart w:id="48" w:name="_Toc402197476"/>
      <w:bookmarkStart w:id="49" w:name="_Toc402203616"/>
      <w:bookmarkStart w:id="50" w:name="_Toc402203719"/>
      <w:bookmarkStart w:id="51" w:name="_Toc402203777"/>
      <w:bookmarkStart w:id="52" w:name="_Toc402160607"/>
      <w:bookmarkStart w:id="53" w:name="_Toc402161533"/>
      <w:bookmarkStart w:id="54" w:name="_Toc402197167"/>
      <w:bookmarkStart w:id="55" w:name="_Toc402197225"/>
      <w:bookmarkStart w:id="56" w:name="_Toc402197333"/>
      <w:bookmarkStart w:id="57" w:name="_Toc402197385"/>
      <w:bookmarkStart w:id="58" w:name="_Toc402197477"/>
      <w:bookmarkStart w:id="59" w:name="_Toc402203617"/>
      <w:bookmarkStart w:id="60" w:name="_Toc402203720"/>
      <w:bookmarkStart w:id="61" w:name="_Toc402203778"/>
      <w:bookmarkStart w:id="62" w:name="_Toc402160608"/>
      <w:bookmarkStart w:id="63" w:name="_Toc402161534"/>
      <w:bookmarkStart w:id="64" w:name="_Toc402197168"/>
      <w:bookmarkStart w:id="65" w:name="_Toc402197226"/>
      <w:bookmarkStart w:id="66" w:name="_Toc402197334"/>
      <w:bookmarkStart w:id="67" w:name="_Toc402197386"/>
      <w:bookmarkStart w:id="68" w:name="_Toc402197478"/>
      <w:bookmarkStart w:id="69" w:name="_Toc402203618"/>
      <w:bookmarkStart w:id="70" w:name="_Toc402203721"/>
      <w:bookmarkStart w:id="71" w:name="_Toc402203779"/>
      <w:bookmarkStart w:id="72" w:name="_Toc402160609"/>
      <w:bookmarkStart w:id="73" w:name="_Toc402161535"/>
      <w:bookmarkStart w:id="74" w:name="_Toc402197169"/>
      <w:bookmarkStart w:id="75" w:name="_Toc402197227"/>
      <w:bookmarkStart w:id="76" w:name="_Toc402197335"/>
      <w:bookmarkStart w:id="77" w:name="_Toc402197387"/>
      <w:bookmarkStart w:id="78" w:name="_Toc402197479"/>
      <w:bookmarkStart w:id="79" w:name="_Toc402203619"/>
      <w:bookmarkStart w:id="80" w:name="_Toc402203722"/>
      <w:bookmarkStart w:id="81" w:name="_Toc402203780"/>
      <w:bookmarkStart w:id="82" w:name="_Toc402160610"/>
      <w:bookmarkStart w:id="83" w:name="_Toc402161536"/>
      <w:bookmarkStart w:id="84" w:name="_Toc402197170"/>
      <w:bookmarkStart w:id="85" w:name="_Toc402197228"/>
      <w:bookmarkStart w:id="86" w:name="_Toc402197336"/>
      <w:bookmarkStart w:id="87" w:name="_Toc402197388"/>
      <w:bookmarkStart w:id="88" w:name="_Toc402197480"/>
      <w:bookmarkStart w:id="89" w:name="_Toc402203620"/>
      <w:bookmarkStart w:id="90" w:name="_Toc402203723"/>
      <w:bookmarkStart w:id="91" w:name="_Toc402203781"/>
      <w:bookmarkStart w:id="92" w:name="_Toc402160611"/>
      <w:bookmarkStart w:id="93" w:name="_Toc402161537"/>
      <w:bookmarkStart w:id="94" w:name="_Toc402197171"/>
      <w:bookmarkStart w:id="95" w:name="_Toc402197229"/>
      <w:bookmarkStart w:id="96" w:name="_Toc402197337"/>
      <w:bookmarkStart w:id="97" w:name="_Toc402197389"/>
      <w:bookmarkStart w:id="98" w:name="_Toc402197481"/>
      <w:bookmarkStart w:id="99" w:name="_Toc402203621"/>
      <w:bookmarkStart w:id="100" w:name="_Toc402203724"/>
      <w:bookmarkStart w:id="101" w:name="_Toc402203782"/>
      <w:bookmarkStart w:id="102" w:name="_Toc402160612"/>
      <w:bookmarkStart w:id="103" w:name="_Toc402161538"/>
      <w:bookmarkStart w:id="104" w:name="_Toc402197172"/>
      <w:bookmarkStart w:id="105" w:name="_Toc402197230"/>
      <w:bookmarkStart w:id="106" w:name="_Toc402197338"/>
      <w:bookmarkStart w:id="107" w:name="_Toc402197390"/>
      <w:bookmarkStart w:id="108" w:name="_Toc402197482"/>
      <w:bookmarkStart w:id="109" w:name="_Toc402203622"/>
      <w:bookmarkStart w:id="110" w:name="_Toc402203725"/>
      <w:bookmarkStart w:id="111" w:name="_Toc402203783"/>
      <w:bookmarkStart w:id="112" w:name="_Toc402160613"/>
      <w:bookmarkStart w:id="113" w:name="_Toc402161539"/>
      <w:bookmarkStart w:id="114" w:name="_Toc402197173"/>
      <w:bookmarkStart w:id="115" w:name="_Toc402197231"/>
      <w:bookmarkStart w:id="116" w:name="_Toc402197339"/>
      <w:bookmarkStart w:id="117" w:name="_Toc402197391"/>
      <w:bookmarkStart w:id="118" w:name="_Toc402197483"/>
      <w:bookmarkStart w:id="119" w:name="_Toc402203623"/>
      <w:bookmarkStart w:id="120" w:name="_Toc402203726"/>
      <w:bookmarkStart w:id="121" w:name="_Toc402203784"/>
      <w:bookmarkStart w:id="122" w:name="_Toc402160614"/>
      <w:bookmarkStart w:id="123" w:name="_Toc402161540"/>
      <w:bookmarkStart w:id="124" w:name="_Toc402197174"/>
      <w:bookmarkStart w:id="125" w:name="_Toc402197232"/>
      <w:bookmarkStart w:id="126" w:name="_Toc402197340"/>
      <w:bookmarkStart w:id="127" w:name="_Toc402197392"/>
      <w:bookmarkStart w:id="128" w:name="_Toc402197484"/>
      <w:bookmarkStart w:id="129" w:name="_Toc402203624"/>
      <w:bookmarkStart w:id="130" w:name="_Toc402203727"/>
      <w:bookmarkStart w:id="131" w:name="_Toc402203785"/>
      <w:bookmarkStart w:id="132" w:name="_Toc402160615"/>
      <w:bookmarkStart w:id="133" w:name="_Toc402161541"/>
      <w:bookmarkStart w:id="134" w:name="_Toc402197175"/>
      <w:bookmarkStart w:id="135" w:name="_Toc402197233"/>
      <w:bookmarkStart w:id="136" w:name="_Toc402197341"/>
      <w:bookmarkStart w:id="137" w:name="_Toc402197393"/>
      <w:bookmarkStart w:id="138" w:name="_Toc402197485"/>
      <w:bookmarkStart w:id="139" w:name="_Toc402203625"/>
      <w:bookmarkStart w:id="140" w:name="_Toc402203728"/>
      <w:bookmarkStart w:id="141" w:name="_Toc402203786"/>
      <w:bookmarkStart w:id="142" w:name="_Toc402160616"/>
      <w:bookmarkStart w:id="143" w:name="_Toc402161542"/>
      <w:bookmarkStart w:id="144" w:name="_Toc402197176"/>
      <w:bookmarkStart w:id="145" w:name="_Toc402197234"/>
      <w:bookmarkStart w:id="146" w:name="_Toc402197342"/>
      <w:bookmarkStart w:id="147" w:name="_Toc402197394"/>
      <w:bookmarkStart w:id="148" w:name="_Toc402197486"/>
      <w:bookmarkStart w:id="149" w:name="_Toc402203626"/>
      <w:bookmarkStart w:id="150" w:name="_Toc402203729"/>
      <w:bookmarkStart w:id="151" w:name="_Toc402203787"/>
      <w:bookmarkStart w:id="152" w:name="_Toc402160617"/>
      <w:bookmarkStart w:id="153" w:name="_Toc402161543"/>
      <w:bookmarkStart w:id="154" w:name="_Toc402197177"/>
      <w:bookmarkStart w:id="155" w:name="_Toc402197235"/>
      <w:bookmarkStart w:id="156" w:name="_Toc402197343"/>
      <w:bookmarkStart w:id="157" w:name="_Toc402197395"/>
      <w:bookmarkStart w:id="158" w:name="_Toc402197487"/>
      <w:bookmarkStart w:id="159" w:name="_Toc402203627"/>
      <w:bookmarkStart w:id="160" w:name="_Toc402203730"/>
      <w:bookmarkStart w:id="161" w:name="_Toc402203788"/>
      <w:bookmarkStart w:id="162" w:name="_Toc407755998"/>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05790C">
        <w:t>Análisis de la problemática</w:t>
      </w:r>
      <w:bookmarkEnd w:id="162"/>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5B66CF7B"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r w:rsidRPr="00EA0C94">
        <w:rPr>
          <w:i/>
        </w:rPr>
        <w:t>wearable</w:t>
      </w:r>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001737FA">
        <w:rPr>
          <w:i/>
        </w:rPr>
        <w:t>s</w:t>
      </w:r>
      <w:r w:rsidRPr="00EA0C94">
        <w:rPr>
          <w:i/>
        </w:rPr>
        <w:t>martphones</w:t>
      </w:r>
      <w:r>
        <w:t xml:space="preserve"> y </w:t>
      </w:r>
      <w:r w:rsidR="001737FA">
        <w:t>s</w:t>
      </w:r>
      <w:r w:rsidR="001737FA" w:rsidRPr="00EA0C94">
        <w:rPr>
          <w:i/>
        </w:rPr>
        <w:t>martwatches</w:t>
      </w:r>
      <w:r>
        <w:t>, permitiendo 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lastRenderedPageBreak/>
        <w:t xml:space="preserve">Gran parte del progreso </w:t>
      </w:r>
      <w:r w:rsidR="00167A94">
        <w:t xml:space="preserve">en </w:t>
      </w:r>
      <w:r>
        <w:t>la</w:t>
      </w:r>
      <w:r w:rsidR="00167A94">
        <w:t>s</w:t>
      </w:r>
      <w:r>
        <w:t xml:space="preserve"> tecnología</w:t>
      </w:r>
      <w:r w:rsidR="00167A94">
        <w:t>s</w:t>
      </w:r>
      <w:r>
        <w:t xml:space="preserve"> </w:t>
      </w:r>
      <w:r w:rsidRPr="00EA0C94">
        <w:rPr>
          <w:i/>
        </w:rPr>
        <w:t>wearable</w:t>
      </w:r>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03C17E30" w14:textId="333DAECA" w:rsidR="00292B0D" w:rsidRDefault="002C5CAA" w:rsidP="0012312E">
      <w:pPr>
        <w:pStyle w:val="TTCuerpoIndentado"/>
      </w:pPr>
      <w:r>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F24CC2" w:rsidRPr="00F24CC2">
        <w:t>s</w:t>
      </w:r>
      <w:r w:rsidR="00292B0D" w:rsidRPr="00F24CC2">
        <w:rPr>
          <w:i/>
        </w:rPr>
        <w:t>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open source</w:t>
      </w:r>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w:t>
      </w:r>
      <w:r>
        <w:lastRenderedPageBreak/>
        <w:t xml:space="preserve">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3" w:name="_Toc407755999"/>
      <w:r>
        <w:t>Estado del arte</w:t>
      </w:r>
      <w:bookmarkEnd w:id="163"/>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4" w:name="_Toc402422230"/>
      <w:bookmarkStart w:id="165" w:name="_Toc402422364"/>
      <w:bookmarkStart w:id="166" w:name="_Toc407756000"/>
      <w:bookmarkEnd w:id="164"/>
      <w:bookmarkEnd w:id="165"/>
      <w:r>
        <w:t xml:space="preserve">Respecto a los </w:t>
      </w:r>
      <w:r w:rsidR="0062370F">
        <w:t>algoritmos</w:t>
      </w:r>
      <w:r>
        <w:t xml:space="preserve"> de fusión</w:t>
      </w:r>
      <w:bookmarkEnd w:id="166"/>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Kalman, desarrollado en aquellos años, fue utilizado en la teoría de control, llegando hasta campos como la electrónica de consumo, el ámbito militar y la salud. En los años 60, el filtro Kalman fue utilizado para navegación en el Proyecto Apollo,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En 1969, el modulo lunar del Apollo 11 utilizo un filtro Kalman,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Desde entonces, el filtro Kalman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Kalman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iferentes modificaciones al filtro Kalman han permitido mejorar los resultados</w:t>
      </w:r>
      <w:r w:rsidR="00D07987">
        <w:t xml:space="preserve"> </w:t>
      </w:r>
      <w:r w:rsidR="00D07987" w:rsidRPr="00D07987">
        <w:t xml:space="preserve">e integrar más sensores y correcciones a sus errores, incluyendo GPS en un filtro Kalman Scaled Unscented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Kalman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Kalman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 xml:space="preserve">bebidos de bajos recursos, </w:t>
      </w:r>
      <w:r w:rsidRPr="00D07987">
        <w:lastRenderedPageBreak/>
        <w:t>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3C75E73C" w:rsidR="00D07987" w:rsidRPr="009B469A" w:rsidRDefault="00D07987" w:rsidP="00FF7D6E">
      <w:pPr>
        <w:pStyle w:val="normalhere"/>
        <w:ind w:firstLine="288"/>
        <w:rPr>
          <w:lang w:val="es-ES"/>
        </w:rPr>
      </w:pPr>
      <w:r w:rsidRPr="00D07987">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r w:rsidRPr="00DD1E08">
        <w:rPr>
          <w:i/>
        </w:rPr>
        <w:t>footswitches</w:t>
      </w:r>
      <w:r w:rsidRPr="00D07987">
        <w:t xml:space="preserve">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Global Positioning System</w:t>
      </w:r>
      <w:r w:rsidR="00DA7232">
        <w:rPr>
          <w:lang w:val="es-ES"/>
        </w:rPr>
        <w:t xml:space="preserve">) en conjunto con IMU y otros sensores como </w:t>
      </w:r>
      <w:r w:rsidR="00DA7232" w:rsidRPr="00DA7232">
        <w:rPr>
          <w:i/>
          <w:lang w:val="es-ES"/>
        </w:rPr>
        <w:t>encoders</w:t>
      </w:r>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7" w:name="_Toc407756001"/>
      <w:r>
        <w:t>Respecto a la utilización EMG con IMU</w:t>
      </w:r>
      <w:bookmarkEnd w:id="167"/>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8" w:name="_Toc402197180"/>
      <w:bookmarkStart w:id="169" w:name="_Toc402197238"/>
      <w:bookmarkStart w:id="170" w:name="_Toc402197346"/>
      <w:bookmarkStart w:id="171" w:name="_Toc402197398"/>
      <w:bookmarkStart w:id="172" w:name="_Toc402197490"/>
      <w:bookmarkStart w:id="173" w:name="_Toc402203633"/>
      <w:bookmarkStart w:id="174" w:name="_Toc402203736"/>
      <w:bookmarkStart w:id="175" w:name="_Toc402203794"/>
      <w:bookmarkStart w:id="176" w:name="_Toc402197181"/>
      <w:bookmarkStart w:id="177" w:name="_Toc402197239"/>
      <w:bookmarkStart w:id="178" w:name="_Toc402197347"/>
      <w:bookmarkStart w:id="179" w:name="_Toc402197399"/>
      <w:bookmarkStart w:id="180" w:name="_Toc402197491"/>
      <w:bookmarkStart w:id="181" w:name="_Toc402203634"/>
      <w:bookmarkStart w:id="182" w:name="_Toc402203737"/>
      <w:bookmarkStart w:id="183" w:name="_Toc402203795"/>
      <w:bookmarkStart w:id="184" w:name="_Toc402197182"/>
      <w:bookmarkStart w:id="185" w:name="_Toc402197240"/>
      <w:bookmarkStart w:id="186" w:name="_Toc402197348"/>
      <w:bookmarkStart w:id="187" w:name="_Toc402197400"/>
      <w:bookmarkStart w:id="188" w:name="_Toc402197492"/>
      <w:bookmarkStart w:id="189" w:name="_Toc402203635"/>
      <w:bookmarkStart w:id="190" w:name="_Toc402203738"/>
      <w:bookmarkStart w:id="191" w:name="_Toc402203796"/>
      <w:bookmarkStart w:id="192" w:name="_Toc402197183"/>
      <w:bookmarkStart w:id="193" w:name="_Toc402197241"/>
      <w:bookmarkStart w:id="194" w:name="_Toc402197349"/>
      <w:bookmarkStart w:id="195" w:name="_Toc402197401"/>
      <w:bookmarkStart w:id="196" w:name="_Toc402197493"/>
      <w:bookmarkStart w:id="197" w:name="_Toc402203636"/>
      <w:bookmarkStart w:id="198" w:name="_Toc402203739"/>
      <w:bookmarkStart w:id="199" w:name="_Toc402203797"/>
      <w:bookmarkStart w:id="200" w:name="_Toc402197184"/>
      <w:bookmarkStart w:id="201" w:name="_Toc402197242"/>
      <w:bookmarkStart w:id="202" w:name="_Toc402197350"/>
      <w:bookmarkStart w:id="203" w:name="_Toc402197402"/>
      <w:bookmarkStart w:id="204" w:name="_Toc402197494"/>
      <w:bookmarkStart w:id="205" w:name="_Toc402203637"/>
      <w:bookmarkStart w:id="206" w:name="_Toc402203740"/>
      <w:bookmarkStart w:id="207" w:name="_Toc402203798"/>
      <w:bookmarkStart w:id="208" w:name="_Toc407756002"/>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E11516">
        <w:t>Desarrollo de la propuesta</w:t>
      </w:r>
      <w:bookmarkEnd w:id="208"/>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09" w:name="_Toc407756003"/>
      <w:r>
        <w:t>Marco teórico</w:t>
      </w:r>
      <w:bookmarkEnd w:id="209"/>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 xml:space="preserve">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w:t>
      </w:r>
      <w:r w:rsidR="00927717">
        <w:lastRenderedPageBreak/>
        <w:t>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2C8BAC42" w:rsidR="002118AA" w:rsidRPr="0012312E" w:rsidRDefault="00105DDA" w:rsidP="0012312E">
      <w:pPr>
        <w:pStyle w:val="TTCuerpoIndentado"/>
        <w:numPr>
          <w:ilvl w:val="1"/>
          <w:numId w:val="5"/>
        </w:numPr>
        <w:rPr>
          <w:lang w:val="es-ES"/>
        </w:rPr>
      </w:pPr>
      <w:r>
        <w:rPr>
          <w:noProof/>
          <w:lang w:val="en-US" w:eastAsia="en-US"/>
        </w:rPr>
        <w:drawing>
          <wp:anchor distT="0" distB="0" distL="114300" distR="114300" simplePos="0" relativeHeight="251649536"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r w:rsidR="004E381D" w:rsidRPr="004E381D">
        <w:rPr>
          <w:i/>
        </w:rPr>
        <w:t>yaw</w:t>
      </w:r>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fldSimple w:instr=" REF _Ref404128475 ">
        <w:r w:rsidR="00CA29B9">
          <w:t xml:space="preserve">Figura </w:t>
        </w:r>
        <w:r w:rsidR="00CA29B9">
          <w:rPr>
            <w:noProof/>
          </w:rPr>
          <w:t>1</w:t>
        </w:r>
      </w:fldSimple>
      <w:r w:rsidR="00C73B78">
        <w:t xml:space="preserve">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r w:rsidR="00607B35" w:rsidRPr="00607B35">
        <w:rPr>
          <w:i/>
          <w:lang w:val="es-ES"/>
        </w:rPr>
        <w:t>Gimbal L</w:t>
      </w:r>
      <w:r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7F8528FB" w:rsidR="00422296" w:rsidRPr="002118AA" w:rsidRDefault="000651A7" w:rsidP="00D4158B">
      <w:pPr>
        <w:pStyle w:val="TTCuerpoIndentado"/>
        <w:ind w:left="1156" w:firstLine="0"/>
        <w:rPr>
          <w:lang w:val="es-ES"/>
        </w:rPr>
      </w:pPr>
      <w:r>
        <w:rPr>
          <w:noProof/>
          <w:lang w:val="en-US" w:eastAsia="en-US"/>
        </w:rPr>
        <mc:AlternateContent>
          <mc:Choice Requires="wps">
            <w:drawing>
              <wp:anchor distT="0" distB="0" distL="114300" distR="114300" simplePos="0" relativeHeight="251656704" behindDoc="0" locked="0" layoutInCell="1" allowOverlap="1" wp14:anchorId="3FEE8913" wp14:editId="30E5EB6B">
                <wp:simplePos x="0" y="0"/>
                <wp:positionH relativeFrom="column">
                  <wp:posOffset>5204460</wp:posOffset>
                </wp:positionH>
                <wp:positionV relativeFrom="paragraph">
                  <wp:posOffset>1870710</wp:posOffset>
                </wp:positionV>
                <wp:extent cx="1295400" cy="774700"/>
                <wp:effectExtent l="0" t="0" r="3175" b="0"/>
                <wp:wrapTopAndBottom/>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AC1AC" w14:textId="77777777" w:rsidR="006F1656" w:rsidRPr="00105DDA" w:rsidRDefault="006F1656" w:rsidP="00105DDA">
                            <w:pPr>
                              <w:pStyle w:val="fig"/>
                              <w:spacing w:after="0"/>
                              <w:jc w:val="both"/>
                              <w:rPr>
                                <w:b/>
                                <w:i w:val="0"/>
                                <w:sz w:val="20"/>
                                <w:szCs w:val="20"/>
                              </w:rPr>
                            </w:pPr>
                            <w:bookmarkStart w:id="210"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Pr>
                                <w:b/>
                                <w:i w:val="0"/>
                                <w:noProof/>
                                <w:sz w:val="20"/>
                                <w:szCs w:val="20"/>
                              </w:rPr>
                              <w:t>1</w:t>
                            </w:r>
                            <w:r w:rsidRPr="00105DDA">
                              <w:rPr>
                                <w:b/>
                                <w:i w:val="0"/>
                                <w:noProof/>
                                <w:sz w:val="20"/>
                                <w:szCs w:val="20"/>
                              </w:rPr>
                              <w:fldChar w:fldCharType="end"/>
                            </w:r>
                            <w:bookmarkEnd w:id="210"/>
                            <w:r w:rsidRPr="00105DDA">
                              <w:rPr>
                                <w:b/>
                                <w:i w:val="0"/>
                                <w:sz w:val="20"/>
                                <w:szCs w:val="20"/>
                              </w:rPr>
                              <w:t>.</w:t>
                            </w:r>
                          </w:p>
                          <w:p w14:paraId="3D0D641C" w14:textId="7A448067" w:rsidR="006F1656" w:rsidRPr="00105DDA" w:rsidRDefault="006F1656"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E8913" id="Text Box 13" o:spid="_x0000_s1027" type="#_x0000_t202" style="position:absolute;left:0;text-align:left;margin-left:409.8pt;margin-top:147.3pt;width:102pt;height: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vPgfAIAAAg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" stroked="f">
                <v:textbox inset="0,0,0,0">
                  <w:txbxContent>
                    <w:p w14:paraId="4BAAC1AC" w14:textId="77777777" w:rsidR="006F1656" w:rsidRPr="00105DDA" w:rsidRDefault="006F1656" w:rsidP="00105DDA">
                      <w:pPr>
                        <w:pStyle w:val="fig"/>
                        <w:spacing w:after="0"/>
                        <w:jc w:val="both"/>
                        <w:rPr>
                          <w:b/>
                          <w:i w:val="0"/>
                          <w:sz w:val="20"/>
                          <w:szCs w:val="20"/>
                        </w:rPr>
                      </w:pPr>
                      <w:bookmarkStart w:id="211"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Pr>
                          <w:b/>
                          <w:i w:val="0"/>
                          <w:noProof/>
                          <w:sz w:val="20"/>
                          <w:szCs w:val="20"/>
                        </w:rPr>
                        <w:t>1</w:t>
                      </w:r>
                      <w:r w:rsidRPr="00105DDA">
                        <w:rPr>
                          <w:b/>
                          <w:i w:val="0"/>
                          <w:noProof/>
                          <w:sz w:val="20"/>
                          <w:szCs w:val="20"/>
                        </w:rPr>
                        <w:fldChar w:fldCharType="end"/>
                      </w:r>
                      <w:bookmarkEnd w:id="211"/>
                      <w:r w:rsidRPr="00105DDA">
                        <w:rPr>
                          <w:b/>
                          <w:i w:val="0"/>
                          <w:sz w:val="20"/>
                          <w:szCs w:val="20"/>
                        </w:rPr>
                        <w:t>.</w:t>
                      </w:r>
                    </w:p>
                    <w:p w14:paraId="3D0D641C" w14:textId="7A448067" w:rsidR="006F1656" w:rsidRPr="00105DDA" w:rsidRDefault="006F1656"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w:t>
                      </w:r>
                      <w:proofErr w:type="spellStart"/>
                      <w:r w:rsidRPr="00105DDA">
                        <w:rPr>
                          <w:i w:val="0"/>
                          <w:sz w:val="20"/>
                          <w:szCs w:val="20"/>
                        </w:rPr>
                        <w:t>yaw</w:t>
                      </w:r>
                      <w:proofErr w:type="spellEnd"/>
                      <w:r w:rsidRPr="00105DDA">
                        <w:rPr>
                          <w:i w:val="0"/>
                          <w:sz w:val="20"/>
                          <w:szCs w:val="20"/>
                        </w:rPr>
                        <w:t xml:space="preserve">,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w:t>
                      </w:r>
                      <w:proofErr w:type="spellStart"/>
                      <w:r w:rsidRPr="00105DDA">
                        <w:rPr>
                          <w:i w:val="0"/>
                          <w:sz w:val="20"/>
                          <w:szCs w:val="20"/>
                        </w:rPr>
                        <w:t>Mahoney</w:t>
                      </w:r>
                      <w:proofErr w:type="spellEnd"/>
                      <w:r w:rsidRPr="00105DDA">
                        <w:rPr>
                          <w:i w:val="0"/>
                          <w:sz w:val="20"/>
                          <w:szCs w:val="20"/>
                        </w:rPr>
                        <w:t>, 2013)</w:t>
                      </w:r>
                      <w:r w:rsidRPr="00105DDA">
                        <w:rPr>
                          <w:i w:val="0"/>
                          <w:sz w:val="20"/>
                          <w:szCs w:val="20"/>
                        </w:rPr>
                        <w:fldChar w:fldCharType="end"/>
                      </w:r>
                      <w:r w:rsidRPr="00105DDA">
                        <w:rPr>
                          <w:i w:val="0"/>
                          <w:sz w:val="20"/>
                          <w:szCs w:val="20"/>
                        </w:rPr>
                        <w:t>.</w:t>
                      </w:r>
                    </w:p>
                  </w:txbxContent>
                </v:textbox>
                <w10:wrap type="topAndBottom"/>
              </v:shape>
            </w:pict>
          </mc:Fallback>
        </mc:AlternateContent>
      </w:r>
    </w:p>
    <w:p w14:paraId="3A9F2114" w14:textId="77777777" w:rsidR="00DE7AD3" w:rsidRDefault="00DE7AD3" w:rsidP="00DE7AD3">
      <w:pPr>
        <w:pStyle w:val="TTCuerpoIndentado"/>
        <w:ind w:left="1080" w:firstLine="0"/>
        <w:rPr>
          <w:lang w:val="es-ES"/>
        </w:rPr>
      </w:pPr>
    </w:p>
    <w:p w14:paraId="175E6696" w14:textId="346FC04B" w:rsidR="00494E13" w:rsidRDefault="009727B5" w:rsidP="00CD216C">
      <w:pPr>
        <w:pStyle w:val="TTCuerpoIndentado"/>
        <w:numPr>
          <w:ilvl w:val="1"/>
          <w:numId w:val="5"/>
        </w:numPr>
        <w:rPr>
          <w:lang w:val="es-ES"/>
        </w:rPr>
      </w:pPr>
      <w:r>
        <w:rPr>
          <w:lang w:val="es-ES"/>
        </w:rPr>
        <w:t>Cuaternion (</w:t>
      </w:r>
      <w:r w:rsidRPr="009727B5">
        <w:rPr>
          <w:i/>
          <w:lang w:val="es-ES"/>
        </w:rPr>
        <w:t>Quaternion</w:t>
      </w:r>
      <w:r>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xml:space="preserve">, basado en la representación de la </w:t>
      </w:r>
      <w:r w:rsidR="005C4DE1">
        <w:rPr>
          <w:lang w:val="es-ES"/>
        </w:rPr>
        <w:fldChar w:fldCharType="begin"/>
      </w:r>
      <w:r w:rsidR="005C4DE1">
        <w:rPr>
          <w:lang w:val="es-ES"/>
        </w:rPr>
        <w:instrText xml:space="preserve"> REF _Ref404129042 </w:instrText>
      </w:r>
      <w:r w:rsidR="005C4DE1">
        <w:rPr>
          <w:lang w:val="es-ES"/>
        </w:rPr>
        <w:fldChar w:fldCharType="separate"/>
      </w:r>
      <w:r w:rsidR="00CA29B9">
        <w:t xml:space="preserve">Figura </w:t>
      </w:r>
      <w:r w:rsidR="00CA29B9">
        <w:rPr>
          <w:noProof/>
        </w:rPr>
        <w:t>2</w:t>
      </w:r>
      <w:r w:rsidR="005C4DE1">
        <w:rPr>
          <w:lang w:val="es-ES"/>
        </w:rPr>
        <w:fldChar w:fldCharType="end"/>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3"/>
        <w:gridCol w:w="461"/>
      </w:tblGrid>
      <w:tr w:rsidR="00F2780B" w14:paraId="403C47DB" w14:textId="77777777" w:rsidTr="00F2780B">
        <w:tc>
          <w:tcPr>
            <w:tcW w:w="4753" w:type="pct"/>
          </w:tcPr>
          <w:p w14:paraId="29B485A9" w14:textId="77777777" w:rsidR="00F2780B" w:rsidRPr="005D6429" w:rsidRDefault="00DA503F"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w:t>
      </w:r>
      <w:r>
        <w:rPr>
          <w:lang w:val="es-ES"/>
        </w:rPr>
        <w:lastRenderedPageBreak/>
        <w:t xml:space="preserve">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57D3C6B9" w:rsidR="00A37FAC" w:rsidRPr="00F2780B" w:rsidRDefault="000651A7" w:rsidP="008957C0">
      <w:pPr>
        <w:rPr>
          <w:lang w:val="es-ES"/>
        </w:rPr>
      </w:pPr>
      <w:r>
        <w:rPr>
          <w:noProof/>
          <w:lang w:val="en-US" w:eastAsia="en-US"/>
        </w:rPr>
        <mc:AlternateContent>
          <mc:Choice Requires="wps">
            <w:drawing>
              <wp:anchor distT="0" distB="0" distL="114300" distR="114300" simplePos="0" relativeHeight="251657728" behindDoc="0" locked="0" layoutInCell="1" allowOverlap="1" wp14:anchorId="481E0088" wp14:editId="2EC50815">
                <wp:simplePos x="0" y="0"/>
                <wp:positionH relativeFrom="column">
                  <wp:posOffset>-1432560</wp:posOffset>
                </wp:positionH>
                <wp:positionV relativeFrom="paragraph">
                  <wp:posOffset>1616710</wp:posOffset>
                </wp:positionV>
                <wp:extent cx="1297940" cy="2117090"/>
                <wp:effectExtent l="635" t="0" r="0" b="635"/>
                <wp:wrapTopAndBottom/>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F4C29" w14:textId="77777777" w:rsidR="006F1656" w:rsidRDefault="006F1656" w:rsidP="00422296">
                            <w:pPr>
                              <w:pStyle w:val="fig"/>
                              <w:spacing w:after="0"/>
                              <w:jc w:val="both"/>
                              <w:rPr>
                                <w:b/>
                                <w:i w:val="0"/>
                                <w:sz w:val="20"/>
                                <w:szCs w:val="20"/>
                              </w:rPr>
                            </w:pPr>
                            <w:bookmarkStart w:id="211"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2</w:t>
                            </w:r>
                            <w:r w:rsidRPr="00422296">
                              <w:rPr>
                                <w:b/>
                                <w:i w:val="0"/>
                                <w:noProof/>
                                <w:sz w:val="20"/>
                                <w:szCs w:val="20"/>
                              </w:rPr>
                              <w:fldChar w:fldCharType="end"/>
                            </w:r>
                            <w:bookmarkEnd w:id="211"/>
                            <w:r w:rsidRPr="00422296">
                              <w:rPr>
                                <w:b/>
                                <w:i w:val="0"/>
                                <w:sz w:val="20"/>
                                <w:szCs w:val="20"/>
                              </w:rPr>
                              <w:t>.</w:t>
                            </w:r>
                          </w:p>
                          <w:p w14:paraId="42073999" w14:textId="73597AA9" w:rsidR="006F1656" w:rsidRPr="002A3291" w:rsidRDefault="006F1656"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E0088" id="Text Box 14" o:spid="_x0000_s1028" type="#_x0000_t202" style="position:absolute;margin-left:-112.8pt;margin-top:127.3pt;width:102.2pt;height:1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" stroked="f">
                <v:textbox inset="0,0,0,0">
                  <w:txbxContent>
                    <w:p w14:paraId="0C3F4C29" w14:textId="77777777" w:rsidR="006F1656" w:rsidRDefault="006F1656" w:rsidP="00422296">
                      <w:pPr>
                        <w:pStyle w:val="fig"/>
                        <w:spacing w:after="0"/>
                        <w:jc w:val="both"/>
                        <w:rPr>
                          <w:b/>
                          <w:i w:val="0"/>
                          <w:sz w:val="20"/>
                          <w:szCs w:val="20"/>
                        </w:rPr>
                      </w:pPr>
                      <w:bookmarkStart w:id="213"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2</w:t>
                      </w:r>
                      <w:r w:rsidRPr="00422296">
                        <w:rPr>
                          <w:b/>
                          <w:i w:val="0"/>
                          <w:noProof/>
                          <w:sz w:val="20"/>
                          <w:szCs w:val="20"/>
                        </w:rPr>
                        <w:fldChar w:fldCharType="end"/>
                      </w:r>
                      <w:bookmarkEnd w:id="213"/>
                      <w:r w:rsidRPr="00422296">
                        <w:rPr>
                          <w:b/>
                          <w:i w:val="0"/>
                          <w:sz w:val="20"/>
                          <w:szCs w:val="20"/>
                        </w:rPr>
                        <w:t>.</w:t>
                      </w:r>
                    </w:p>
                    <w:p w14:paraId="42073999" w14:textId="73597AA9" w:rsidR="006F1656" w:rsidRPr="002A3291" w:rsidRDefault="006F1656"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Se utiliza la notación de superíndices y subíndices adoptada por Craig para definir las referencias, donde el superíndice indica el marco de referencia, mientras que el s</w:t>
                      </w:r>
                      <w:proofErr w:type="spellStart"/>
                      <w:r w:rsidRPr="002A3291">
                        <w:rPr>
                          <w:i w:val="0"/>
                          <w:sz w:val="20"/>
                          <w:szCs w:val="20"/>
                          <w:lang w:val="es-ES"/>
                        </w:rPr>
                        <w:t>ubíndice</w:t>
                      </w:r>
                      <w:proofErr w:type="spellEnd"/>
                      <w:r w:rsidRPr="002A3291">
                        <w:rPr>
                          <w:i w:val="0"/>
                          <w:sz w:val="20"/>
                          <w:szCs w:val="20"/>
                          <w:lang w:val="es-ES"/>
                        </w:rPr>
                        <w:t xml:space="preserv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w:t>
                      </w:r>
                      <w:proofErr w:type="spellStart"/>
                      <w:r w:rsidRPr="002A3291">
                        <w:rPr>
                          <w:i w:val="0"/>
                          <w:sz w:val="20"/>
                          <w:szCs w:val="20"/>
                        </w:rPr>
                        <w:t>Madgwick</w:t>
                      </w:r>
                      <w:proofErr w:type="spellEnd"/>
                      <w:r w:rsidRPr="002A3291">
                        <w:rPr>
                          <w:i w:val="0"/>
                          <w:sz w:val="20"/>
                          <w:szCs w:val="20"/>
                        </w:rPr>
                        <w:t xml:space="preserve"> et al., 2011)</w:t>
                      </w:r>
                      <w:r w:rsidRPr="002A3291">
                        <w:rPr>
                          <w:i w:val="0"/>
                          <w:sz w:val="20"/>
                          <w:szCs w:val="20"/>
                          <w:lang w:val="es-ES"/>
                        </w:rPr>
                        <w:fldChar w:fldCharType="end"/>
                      </w:r>
                      <w:r w:rsidRPr="002A3291">
                        <w:rPr>
                          <w:i w:val="0"/>
                          <w:sz w:val="20"/>
                          <w:szCs w:val="20"/>
                          <w:lang w:val="es-ES"/>
                        </w:rPr>
                        <w:t>.</w:t>
                      </w:r>
                    </w:p>
                  </w:txbxContent>
                </v:textbox>
                <w10:wrap type="topAndBottom"/>
              </v:shape>
            </w:pict>
          </mc:Fallback>
        </mc:AlternateConten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3"/>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4416"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73CF2D0E"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fldSimple w:instr=" REF _Ref404129233 ">
        <w:r w:rsidR="00CA29B9">
          <w:t xml:space="preserve">Figura </w:t>
        </w:r>
        <w:r w:rsidR="00CA29B9">
          <w:rPr>
            <w:noProof/>
          </w:rPr>
          <w:t>3</w:t>
        </w:r>
      </w:fldSimple>
      <w:r w:rsidR="0018358C">
        <w:t xml:space="preserve">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w:t>
      </w:r>
      <w:r w:rsidR="00DD454C">
        <w:lastRenderedPageBreak/>
        <w:t xml:space="preserve">resorte con la misma aceleración que la gravedad pero en sentido contrario). </w:t>
      </w:r>
      <w:r w:rsidR="00EF0413">
        <w:t>El comprender correctamente el marco respecto al cual se mide es elemental para determinar con precisión el tipo de fuerza que se está midiendo</w:t>
      </w:r>
      <w:r w:rsidR="006F5C8C">
        <w:t>.</w:t>
      </w:r>
    </w:p>
    <w:p w14:paraId="09231142" w14:textId="2DE1DBCC" w:rsidR="00DD454C" w:rsidRDefault="000651A7" w:rsidP="00DD454C">
      <w:pPr>
        <w:pStyle w:val="TTCuerpoIndentado"/>
        <w:ind w:left="644" w:firstLine="0"/>
      </w:pPr>
      <w:r>
        <w:rPr>
          <w:noProof/>
          <w:lang w:val="en-US" w:eastAsia="en-US"/>
        </w:rPr>
        <mc:AlternateContent>
          <mc:Choice Requires="wps">
            <w:drawing>
              <wp:anchor distT="0" distB="0" distL="114300" distR="114300" simplePos="0" relativeHeight="251658752" behindDoc="0" locked="0" layoutInCell="1" allowOverlap="1" wp14:anchorId="1257A386" wp14:editId="520BE876">
                <wp:simplePos x="0" y="0"/>
                <wp:positionH relativeFrom="column">
                  <wp:posOffset>5306060</wp:posOffset>
                </wp:positionH>
                <wp:positionV relativeFrom="paragraph">
                  <wp:posOffset>2188210</wp:posOffset>
                </wp:positionV>
                <wp:extent cx="1209675" cy="2679700"/>
                <wp:effectExtent l="3175" t="0" r="0" b="0"/>
                <wp:wrapTopAndBottom/>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7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0225D" w14:textId="77777777" w:rsidR="006F1656" w:rsidRPr="00422296" w:rsidRDefault="006F1656" w:rsidP="00422296">
                            <w:pPr>
                              <w:pStyle w:val="fig"/>
                              <w:pBdr>
                                <w:bottom w:val="single" w:sz="8" w:space="1" w:color="auto"/>
                              </w:pBdr>
                              <w:spacing w:after="0"/>
                              <w:jc w:val="both"/>
                              <w:rPr>
                                <w:b/>
                                <w:i w:val="0"/>
                                <w:sz w:val="20"/>
                                <w:szCs w:val="20"/>
                              </w:rPr>
                            </w:pPr>
                            <w:bookmarkStart w:id="212"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3</w:t>
                            </w:r>
                            <w:r w:rsidRPr="00422296">
                              <w:rPr>
                                <w:b/>
                                <w:i w:val="0"/>
                                <w:noProof/>
                                <w:sz w:val="20"/>
                                <w:szCs w:val="20"/>
                              </w:rPr>
                              <w:fldChar w:fldCharType="end"/>
                            </w:r>
                            <w:bookmarkEnd w:id="212"/>
                            <w:r w:rsidRPr="00422296">
                              <w:rPr>
                                <w:b/>
                                <w:i w:val="0"/>
                                <w:sz w:val="20"/>
                                <w:szCs w:val="20"/>
                              </w:rPr>
                              <w:t>.</w:t>
                            </w:r>
                          </w:p>
                          <w:p w14:paraId="472915EF" w14:textId="061344E5" w:rsidR="006F1656" w:rsidRPr="00422296" w:rsidRDefault="006F1656"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15" o:spid="_x0000_s1029" type="#_x0000_t202" style="position:absolute;left:0;text-align:left;margin-left:417.8pt;margin-top:172.3pt;width:95.25pt;height:21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" stroked="f">
                <v:textbox inset="0,0,0,0">
                  <w:txbxContent>
                    <w:p w14:paraId="5F60225D" w14:textId="77777777" w:rsidR="006F1656" w:rsidRPr="00422296" w:rsidRDefault="006F1656" w:rsidP="00422296">
                      <w:pPr>
                        <w:pStyle w:val="fig"/>
                        <w:pBdr>
                          <w:bottom w:val="single" w:sz="8" w:space="1" w:color="auto"/>
                        </w:pBdr>
                        <w:spacing w:after="0"/>
                        <w:jc w:val="both"/>
                        <w:rPr>
                          <w:b/>
                          <w:i w:val="0"/>
                          <w:sz w:val="20"/>
                          <w:szCs w:val="20"/>
                        </w:rPr>
                      </w:pPr>
                      <w:bookmarkStart w:id="215"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3</w:t>
                      </w:r>
                      <w:r w:rsidRPr="00422296">
                        <w:rPr>
                          <w:b/>
                          <w:i w:val="0"/>
                          <w:noProof/>
                          <w:sz w:val="20"/>
                          <w:szCs w:val="20"/>
                        </w:rPr>
                        <w:fldChar w:fldCharType="end"/>
                      </w:r>
                      <w:bookmarkEnd w:id="215"/>
                      <w:r w:rsidRPr="00422296">
                        <w:rPr>
                          <w:b/>
                          <w:i w:val="0"/>
                          <w:sz w:val="20"/>
                          <w:szCs w:val="20"/>
                        </w:rPr>
                        <w:t>.</w:t>
                      </w:r>
                    </w:p>
                    <w:p w14:paraId="472915EF" w14:textId="061344E5" w:rsidR="006F1656" w:rsidRPr="00422296" w:rsidRDefault="006F1656"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w:t>
                      </w:r>
                      <w:proofErr w:type="spellStart"/>
                      <w:r w:rsidRPr="00422296">
                        <w:rPr>
                          <w:i w:val="0"/>
                          <w:sz w:val="20"/>
                          <w:szCs w:val="20"/>
                        </w:rPr>
                        <w:t>Varesano</w:t>
                      </w:r>
                      <w:proofErr w:type="spellEnd"/>
                      <w:r w:rsidRPr="00422296">
                        <w:rPr>
                          <w:i w:val="0"/>
                          <w:sz w:val="20"/>
                          <w:szCs w:val="20"/>
                        </w:rPr>
                        <w:t>, 2011)</w:t>
                      </w:r>
                      <w:r w:rsidRPr="00422296">
                        <w:rPr>
                          <w:i w:val="0"/>
                          <w:sz w:val="20"/>
                          <w:szCs w:val="20"/>
                        </w:rPr>
                        <w:fldChar w:fldCharType="end"/>
                      </w:r>
                      <w:r w:rsidRPr="00422296">
                        <w:rPr>
                          <w:i w:val="0"/>
                          <w:sz w:val="20"/>
                          <w:szCs w:val="20"/>
                        </w:rPr>
                        <w:t>.</w:t>
                      </w:r>
                    </w:p>
                  </w:txbxContent>
                </v:textbox>
                <w10:wrap type="topAndBottom"/>
              </v:shape>
            </w:pict>
          </mc:Fallback>
        </mc:AlternateContent>
      </w:r>
      <w:r w:rsidR="00394E06">
        <w:rPr>
          <w:noProof/>
          <w:lang w:val="en-US" w:eastAsia="en-US"/>
        </w:rPr>
        <w:drawing>
          <wp:anchor distT="0" distB="0" distL="114300" distR="114300" simplePos="0" relativeHeight="251646464"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Roetenberg,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422296">
        <w:t>.</w:t>
      </w:r>
    </w:p>
    <w:p w14:paraId="7C40E3BE" w14:textId="74B1EF24" w:rsidR="009B5AE6" w:rsidRDefault="009B5AE6" w:rsidP="009B5AE6">
      <w:pPr>
        <w:pStyle w:val="TTCuerpoIndentado"/>
        <w:ind w:left="644" w:firstLine="0"/>
      </w:pPr>
      <w:r>
        <w:t xml:space="preserve">La </w:t>
      </w:r>
      <w:fldSimple w:instr=" REF _Ref404129850 ">
        <w:r w:rsidR="00CA29B9">
          <w:t xml:space="preserve">Tabla </w:t>
        </w:r>
        <w:r w:rsidR="00CA29B9">
          <w:rPr>
            <w:noProof/>
          </w:rPr>
          <w:t>1</w:t>
        </w:r>
      </w:fldSimple>
      <w:r>
        <w:t xml:space="preserve"> 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 xml:space="preserve">ner la postura del sensor, siempre </w:t>
      </w:r>
      <w:r w:rsidR="002A632D">
        <w:lastRenderedPageBreak/>
        <w:t>y cuando se mantenga fijo un eje paralelo a la fuerza de gravedad. Conociendo la postura 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77777777" w:rsidR="00422296" w:rsidRDefault="00422296" w:rsidP="00422296">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 La estructura vibratoria se puede modelar de forma similar al acelerómetro (</w:t>
      </w:r>
      <w:fldSimple w:instr=" REF _Ref404129977 ">
        <w:r>
          <w:t xml:space="preserve">Figura </w:t>
        </w:r>
        <w:r>
          <w:rPr>
            <w:noProof/>
          </w:rPr>
          <w:t>4</w:t>
        </w:r>
      </w:fldSimple>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fldSimple w:instr=" REF _Ref404129850 ">
        <w:r>
          <w:t xml:space="preserve">Tabla </w:t>
        </w:r>
        <w:r>
          <w:rPr>
            <w:noProof/>
          </w:rPr>
          <w:t>1</w:t>
        </w:r>
      </w:fldSimple>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tbl>
      <w:tblPr>
        <w:tblStyle w:val="Tablanormal21"/>
        <w:tblW w:w="0" w:type="auto"/>
        <w:tblLook w:val="04A0" w:firstRow="1" w:lastRow="0" w:firstColumn="1" w:lastColumn="0" w:noHBand="0" w:noVBand="1"/>
      </w:tblPr>
      <w:tblGrid>
        <w:gridCol w:w="483"/>
        <w:gridCol w:w="1618"/>
        <w:gridCol w:w="2859"/>
        <w:gridCol w:w="3084"/>
      </w:tblGrid>
      <w:tr w:rsidR="009024D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8358C" w:rsidRDefault="009024D8" w:rsidP="0018358C">
            <w:pPr>
              <w:pStyle w:val="TTCuerpoIndentado"/>
              <w:ind w:firstLine="0"/>
              <w:jc w:val="center"/>
            </w:pPr>
          </w:p>
        </w:tc>
        <w:tc>
          <w:tcPr>
            <w:tcW w:w="0" w:type="auto"/>
          </w:tcPr>
          <w:p w14:paraId="7AD35AE1" w14:textId="16A77398"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Característica</w:t>
            </w:r>
          </w:p>
        </w:tc>
        <w:tc>
          <w:tcPr>
            <w:tcW w:w="0" w:type="auto"/>
          </w:tcPr>
          <w:p w14:paraId="5DED8B8A" w14:textId="4EE6EF88"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Ecuación</w:t>
            </w:r>
          </w:p>
        </w:tc>
        <w:tc>
          <w:tcPr>
            <w:tcW w:w="0" w:type="auto"/>
          </w:tcPr>
          <w:p w14:paraId="7D0F20D2" w14:textId="27141F8B" w:rsidR="009024D8" w:rsidRPr="0018358C"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Descripción</w:t>
            </w:r>
          </w:p>
        </w:tc>
      </w:tr>
      <w:tr w:rsidR="009024D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8358C" w:rsidRDefault="009024D8" w:rsidP="009024D8">
            <w:pPr>
              <w:pStyle w:val="TTCuerpoIndentado"/>
              <w:ind w:left="113" w:right="113"/>
              <w:jc w:val="center"/>
            </w:pPr>
            <w:r>
              <w:lastRenderedPageBreak/>
              <w:t>Acelerómetro</w:t>
            </w:r>
          </w:p>
        </w:tc>
        <w:tc>
          <w:tcPr>
            <w:tcW w:w="0" w:type="auto"/>
            <w:tcBorders>
              <w:left w:val="single" w:sz="4" w:space="0" w:color="auto"/>
            </w:tcBorders>
          </w:tcPr>
          <w:p w14:paraId="08B73FE3" w14:textId="728F8F6F"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t>Normal de aceleración</w:t>
            </w:r>
          </w:p>
        </w:tc>
        <w:tc>
          <w:tcPr>
            <w:tcW w:w="0" w:type="auto"/>
          </w:tcPr>
          <w:p w14:paraId="4C728FBB" w14:textId="1C8B3682" w:rsidR="009024D8" w:rsidRPr="001F785B"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RSS</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z</m:t>
                            </m:r>
                          </m:sub>
                        </m:sSub>
                      </m:e>
                      <m:sup>
                        <m:r>
                          <m:rPr>
                            <m:sty m:val="p"/>
                          </m:rPr>
                          <w:rPr>
                            <w:rFonts w:ascii="Cambria Math" w:hAnsi="Cambria Math"/>
                          </w:rPr>
                          <m:t>2</m:t>
                        </m:r>
                      </m:sup>
                    </m:sSup>
                  </m:e>
                </m:rad>
              </m:oMath>
            </m:oMathPara>
          </w:p>
        </w:tc>
        <w:tc>
          <w:tcPr>
            <w:tcW w:w="0" w:type="auto"/>
          </w:tcPr>
          <w:p w14:paraId="6200DC49" w14:textId="4599073A" w:rsidR="009024D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p>
        </w:tc>
      </w:tr>
      <w:tr w:rsidR="009024D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8358C" w:rsidRDefault="009024D8" w:rsidP="009024D8">
            <w:pPr>
              <w:pStyle w:val="TTCuerpoIndentado"/>
              <w:ind w:left="113" w:right="113" w:firstLine="0"/>
              <w:jc w:val="center"/>
            </w:pPr>
          </w:p>
        </w:tc>
        <w:tc>
          <w:tcPr>
            <w:tcW w:w="0" w:type="auto"/>
            <w:tcBorders>
              <w:left w:val="single" w:sz="4" w:space="0" w:color="auto"/>
            </w:tcBorders>
          </w:tcPr>
          <w:p w14:paraId="2F8B3DD0" w14:textId="7BD666CE" w:rsidR="009024D8" w:rsidRPr="0018358C"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rPr>
            </w:pPr>
            <w:r w:rsidRPr="0018358C">
              <w:t>Aceleración normal lineal</w:t>
            </w:r>
          </w:p>
        </w:tc>
        <w:tc>
          <w:tcPr>
            <w:tcW w:w="0" w:type="auto"/>
          </w:tcPr>
          <w:p w14:paraId="0BCF183A" w14:textId="44F11390" w:rsidR="009024D8" w:rsidRDefault="009024D8"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ANL</m:t>
                </m:r>
                <m:r>
                  <m:rPr>
                    <m:sty m:val="p"/>
                  </m:rPr>
                  <w:rPr>
                    <w:rFonts w:ascii="Cambria Math" w:hAnsi="Cambria Math"/>
                  </w:rPr>
                  <m:t>=</m:t>
                </m:r>
                <m:r>
                  <w:rPr>
                    <w:rFonts w:ascii="Cambria Math" w:hAnsi="Cambria Math"/>
                  </w:rPr>
                  <m:t>RSS</m:t>
                </m:r>
                <m:r>
                  <m:rPr>
                    <m:sty m:val="p"/>
                  </m:rPr>
                  <w:rPr>
                    <w:rFonts w:ascii="Cambria Math" w:hAnsi="Cambria Math"/>
                  </w:rPr>
                  <m:t>-1</m:t>
                </m:r>
              </m:oMath>
            </m:oMathPara>
          </w:p>
        </w:tc>
        <w:tc>
          <w:tcPr>
            <w:tcW w:w="0" w:type="auto"/>
          </w:tcPr>
          <w:p w14:paraId="22E11D5F" w14:textId="2CF5903B" w:rsidR="009024D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e obtiene la aceleración lineal, dado que un eje del acelerómetro este siempre paralelo con la fuerza de gravedad</w:t>
            </w:r>
          </w:p>
        </w:tc>
      </w:tr>
      <w:tr w:rsidR="009024D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8358C" w:rsidRDefault="009024D8" w:rsidP="009024D8">
            <w:pPr>
              <w:pStyle w:val="TTCuerpoIndentado"/>
              <w:ind w:left="113" w:right="113" w:firstLine="0"/>
              <w:jc w:val="center"/>
              <w:rPr>
                <w:i/>
              </w:rPr>
            </w:pPr>
          </w:p>
        </w:tc>
        <w:tc>
          <w:tcPr>
            <w:tcW w:w="0" w:type="auto"/>
            <w:tcBorders>
              <w:left w:val="single" w:sz="4" w:space="0" w:color="auto"/>
            </w:tcBorders>
          </w:tcPr>
          <w:p w14:paraId="76F5663B" w14:textId="181BF414"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rPr>
                <w:i/>
              </w:rPr>
              <w:t>Pitch</w:t>
            </w:r>
            <w:r w:rsidRPr="0018358C">
              <w:t xml:space="preserve"> / </w:t>
            </w:r>
            <w:r w:rsidRPr="0018358C">
              <w:rPr>
                <w:i/>
              </w:rPr>
              <w:t>Roll</w:t>
            </w:r>
          </w:p>
        </w:tc>
        <w:tc>
          <w:tcPr>
            <w:tcW w:w="0" w:type="auto"/>
          </w:tcPr>
          <w:p w14:paraId="3F5FDC0C" w14:textId="6E04D4F2" w:rsidR="009024D8" w:rsidRPr="008957C0"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θ</m:t>
                </m:r>
                <m:r>
                  <m:rPr>
                    <m:sty m:val="p"/>
                  </m:rPr>
                  <w:rPr>
                    <w:rFonts w:ascii="Cambria Math" w:hAnsi="Cambria Math"/>
                  </w:rPr>
                  <m:t>=</m:t>
                </m:r>
                <m:r>
                  <w:rPr>
                    <w:rFonts w:ascii="Cambria Math" w:hAnsi="Cambria Math"/>
                  </w:rPr>
                  <m:t>Atan</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x</m:t>
                            </m:r>
                          </m:sub>
                        </m:sSub>
                      </m:num>
                      <m:den>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m:oMathPara>
          </w:p>
        </w:tc>
        <w:tc>
          <w:tcPr>
            <w:tcW w:w="0" w:type="auto"/>
          </w:tcPr>
          <w:p w14:paraId="5B898084" w14:textId="268E1381" w:rsidR="009024D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θ</m:t>
              </m:r>
            </m:oMath>
            <w:r>
              <w:t xml:space="preserve"> corresponde al ángulo de </w:t>
            </w:r>
            <w:r w:rsidRPr="0018358C">
              <w:rPr>
                <w:i/>
              </w:rPr>
              <w:t>tilt</w:t>
            </w:r>
            <w:r>
              <w:t xml:space="preserve">, y considerando que el eje z es paralelo a la fuerza de gravedad, </w:t>
            </w:r>
            <m:oMath>
              <m:sSub>
                <m:sSubPr>
                  <m:ctrlPr>
                    <w:rPr>
                      <w:rFonts w:ascii="Cambria Math" w:hAnsi="Cambria Math"/>
                    </w:rPr>
                  </m:ctrlPr>
                </m:sSubPr>
                <m:e>
                  <m:r>
                    <w:rPr>
                      <w:rFonts w:ascii="Cambria Math" w:hAnsi="Cambria Math"/>
                    </w:rPr>
                    <m:t>a</m:t>
                  </m:r>
                </m:e>
                <m:sub>
                  <m:r>
                    <w:rPr>
                      <w:rFonts w:ascii="Cambria Math" w:hAnsi="Cambria Math"/>
                    </w:rPr>
                    <m:t>x</m:t>
                  </m:r>
                </m:sub>
              </m:sSub>
            </m:oMath>
            <w:r>
              <w:t xml:space="preserve"> puede ser reemplazado por </w:t>
            </w:r>
            <m:oMath>
              <m:sSub>
                <m:sSubPr>
                  <m:ctrlPr>
                    <w:rPr>
                      <w:rFonts w:ascii="Cambria Math" w:hAnsi="Cambria Math"/>
                    </w:rPr>
                  </m:ctrlPr>
                </m:sSubPr>
                <m:e>
                  <m:r>
                    <w:rPr>
                      <w:rFonts w:ascii="Cambria Math" w:hAnsi="Cambria Math"/>
                    </w:rPr>
                    <m:t>a</m:t>
                  </m:r>
                </m:e>
                <m:sub>
                  <m:r>
                    <w:rPr>
                      <w:rFonts w:ascii="Cambria Math" w:hAnsi="Cambria Math"/>
                    </w:rPr>
                    <m:t>y</m:t>
                  </m:r>
                </m:sub>
              </m:sSub>
            </m:oMath>
            <w:r>
              <w:t xml:space="preserve"> para obtener el </w:t>
            </w:r>
            <w:r w:rsidRPr="005A5985">
              <w:rPr>
                <w:i/>
              </w:rPr>
              <w:t>tilt</w:t>
            </w:r>
            <w:r>
              <w:t xml:space="preserve"> en ese eje.</w:t>
            </w:r>
          </w:p>
        </w:tc>
      </w:tr>
      <w:tr w:rsidR="009024D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8358C" w:rsidRDefault="009024D8" w:rsidP="009024D8">
            <w:pPr>
              <w:pStyle w:val="TTCuerpoIndentado"/>
              <w:ind w:left="113" w:right="113" w:firstLine="0"/>
              <w:jc w:val="center"/>
            </w:pPr>
          </w:p>
        </w:tc>
        <w:tc>
          <w:tcPr>
            <w:tcW w:w="0" w:type="auto"/>
            <w:tcBorders>
              <w:left w:val="single" w:sz="4" w:space="0" w:color="auto"/>
            </w:tcBorders>
          </w:tcPr>
          <w:p w14:paraId="38C0877F" w14:textId="65535B2C" w:rsidR="009024D8" w:rsidRPr="0018358C"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rPr>
            </w:pPr>
            <w:r w:rsidRPr="0018358C">
              <w:t>Velocidad</w:t>
            </w:r>
          </w:p>
        </w:tc>
        <w:tc>
          <w:tcPr>
            <w:tcW w:w="0" w:type="auto"/>
          </w:tcPr>
          <w:p w14:paraId="4D1AD90B" w14:textId="34E71E66" w:rsidR="009024D8" w:rsidRPr="000D629E" w:rsidRDefault="009024D8"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r>
                                  <w:rPr>
                                    <w:rFonts w:ascii="Cambria Math" w:hAnsi="Cambria Math"/>
                                  </w:rPr>
                                  <m:t>t</m:t>
                                </m:r>
                                <m:r>
                                  <m:rPr>
                                    <m:sty m:val="p"/>
                                  </m:rPr>
                                  <w:rPr>
                                    <w:rFonts w:ascii="Cambria Math" w:hAnsi="Cambria Math"/>
                                  </w:rPr>
                                  <m:t>)</m:t>
                                </m:r>
                              </m:e>
                            </m:d>
                          </m:e>
                        </m:nary>
                      </m:e>
                    </m:nary>
                  </m:e>
                </m:d>
              </m:oMath>
            </m:oMathPara>
          </w:p>
        </w:tc>
        <w:tc>
          <w:tcPr>
            <w:tcW w:w="0" w:type="auto"/>
          </w:tcPr>
          <w:p w14:paraId="1A0566E5" w14:textId="6AEE696E" w:rsidR="009024D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i la aceleración es introducida en m/s</w:t>
            </w:r>
            <w:r w:rsidRPr="0018358C">
              <w:rPr>
                <w:vertAlign w:val="superscript"/>
              </w:rPr>
              <w:t>2</w:t>
            </w:r>
            <w:r>
              <w:t>, el resultado será en m/s</w:t>
            </w:r>
          </w:p>
        </w:tc>
      </w:tr>
      <w:tr w:rsidR="009024D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8358C" w:rsidRDefault="009024D8" w:rsidP="009024D8">
            <w:pPr>
              <w:pStyle w:val="TTCuerpoIndentado"/>
              <w:ind w:left="113" w:right="113" w:firstLine="0"/>
              <w:jc w:val="center"/>
            </w:pPr>
          </w:p>
        </w:tc>
        <w:tc>
          <w:tcPr>
            <w:tcW w:w="0" w:type="auto"/>
            <w:tcBorders>
              <w:left w:val="single" w:sz="4" w:space="0" w:color="auto"/>
            </w:tcBorders>
          </w:tcPr>
          <w:p w14:paraId="0AE0B9B8" w14:textId="52A6A4AF" w:rsidR="009024D8" w:rsidRPr="0018358C"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rPr>
            </w:pPr>
            <w:r w:rsidRPr="0018358C">
              <w:t>Desplazamiento</w:t>
            </w:r>
          </w:p>
        </w:tc>
        <w:tc>
          <w:tcPr>
            <w:tcW w:w="0" w:type="auto"/>
          </w:tcPr>
          <w:p w14:paraId="6A416D28" w14:textId="132181F1" w:rsidR="009024D8" w:rsidRPr="001F785B" w:rsidRDefault="009024D8" w:rsidP="0018358C">
            <w:pPr>
              <w:jc w:val="center"/>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d=</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m:rPr>
                                    <m:sty m:val="p"/>
                                  </m:rPr>
                                  <w:rPr>
                                    <w:rFonts w:ascii="Cambria Math" w:hAnsi="Cambria Math"/>
                                  </w:rPr>
                                  <m:t>(t)</m:t>
                                </m:r>
                              </m:e>
                            </m:d>
                          </m:e>
                        </m:nary>
                      </m:e>
                    </m:nary>
                  </m:e>
                </m:d>
              </m:oMath>
            </m:oMathPara>
          </w:p>
        </w:tc>
        <w:tc>
          <w:tcPr>
            <w:tcW w:w="0" w:type="auto"/>
          </w:tcPr>
          <w:p w14:paraId="6B0582E7" w14:textId="1FF2F31D" w:rsidR="009024D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pPr>
            <w:r>
              <w:t>Si la velocidad es introducida en m/s, el resultado será en metros.</w:t>
            </w:r>
          </w:p>
        </w:tc>
      </w:tr>
      <w:tr w:rsidR="009024D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7B36FF" w:rsidRDefault="009024D8" w:rsidP="009024D8">
            <w:pPr>
              <w:pStyle w:val="TTCuerpoIndentado"/>
              <w:ind w:left="113" w:right="113" w:firstLine="0"/>
              <w:jc w:val="center"/>
            </w:pPr>
            <w:r>
              <w:t>Giroscopio</w:t>
            </w:r>
          </w:p>
        </w:tc>
        <w:tc>
          <w:tcPr>
            <w:tcW w:w="0" w:type="auto"/>
            <w:tcBorders>
              <w:left w:val="single" w:sz="4" w:space="0" w:color="auto"/>
            </w:tcBorders>
          </w:tcPr>
          <w:p w14:paraId="4FDE6183" w14:textId="0EE2C9F9" w:rsidR="009024D8" w:rsidRPr="007B36FF"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rPr>
            </w:pPr>
            <w:r w:rsidRPr="007B36FF">
              <w:t>Ángulos de Euler</w:t>
            </w:r>
          </w:p>
        </w:tc>
        <w:tc>
          <w:tcPr>
            <w:tcW w:w="0" w:type="auto"/>
          </w:tcPr>
          <w:p w14:paraId="214FC22C" w14:textId="77777777" w:rsidR="009024D8" w:rsidRPr="001F785B" w:rsidRDefault="009024D8" w:rsidP="00602C62">
            <w:pP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ψ,θ,ϕ)=</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z</m:t>
                                    </m:r>
                                  </m:sub>
                                </m:sSub>
                                <m:r>
                                  <m:rPr>
                                    <m:sty m:val="p"/>
                                  </m:rPr>
                                  <w:rPr>
                                    <w:rFonts w:ascii="Cambria Math" w:hAnsi="Cambria Math"/>
                                  </w:rPr>
                                  <m:t>(t)</m:t>
                                </m:r>
                              </m:e>
                            </m:d>
                          </m:e>
                        </m:nary>
                      </m:e>
                    </m:nary>
                  </m:e>
                </m:d>
              </m:oMath>
            </m:oMathPara>
          </w:p>
        </w:tc>
        <w:tc>
          <w:tcPr>
            <w:tcW w:w="0" w:type="auto"/>
          </w:tcPr>
          <w:p w14:paraId="0BD8D4D3" w14:textId="77777777" w:rsidR="009024D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pPr>
            <w:r>
              <w:t xml:space="preserve">Donde </w:t>
            </w:r>
            <m:oMath>
              <m:r>
                <w:rPr>
                  <w:rFonts w:ascii="Cambria Math" w:hAnsi="Cambria Math"/>
                </w:rPr>
                <m:t>ω</m:t>
              </m:r>
            </m:oMath>
            <w:r>
              <w:t xml:space="preserve"> corresponde a la velocidad angular medida desde el giroscopio, y </w:t>
            </w:r>
            <m:oMath>
              <m:r>
                <m:rPr>
                  <m:sty m:val="p"/>
                </m:rPr>
                <w:rPr>
                  <w:rFonts w:ascii="Cambria Math" w:hAnsi="Cambria Math"/>
                </w:rPr>
                <m:t>(ψ,θ,ϕ)</m:t>
              </m:r>
            </m:oMath>
            <w:r>
              <w:t xml:space="preserve"> corresponde a </w:t>
            </w:r>
            <w:r w:rsidRPr="006C6AEA">
              <w:rPr>
                <w:i/>
              </w:rPr>
              <w:t>yaw</w:t>
            </w:r>
            <w:r>
              <w:t xml:space="preserve">, </w:t>
            </w:r>
            <w:r w:rsidRPr="006C6AEA">
              <w:rPr>
                <w:i/>
              </w:rPr>
              <w:t>pitch</w:t>
            </w:r>
            <w:r>
              <w:t xml:space="preserve"> y </w:t>
            </w:r>
            <w:r w:rsidRPr="006C6AEA">
              <w:rPr>
                <w:i/>
              </w:rPr>
              <w:t>roll</w:t>
            </w:r>
            <w:r>
              <w:t>, respectivamente</w:t>
            </w:r>
          </w:p>
        </w:tc>
      </w:tr>
      <w:tr w:rsidR="009024D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7575C4" w:rsidRDefault="009024D8" w:rsidP="009024D8">
            <w:pPr>
              <w:pStyle w:val="TTCuerpoIndentado"/>
              <w:ind w:left="113" w:right="113" w:firstLine="0"/>
              <w:jc w:val="center"/>
            </w:pPr>
            <w:r>
              <w:t>Magnetómetro</w:t>
            </w:r>
          </w:p>
        </w:tc>
        <w:tc>
          <w:tcPr>
            <w:tcW w:w="0" w:type="auto"/>
            <w:tcBorders>
              <w:left w:val="single" w:sz="4" w:space="0" w:color="auto"/>
            </w:tcBorders>
          </w:tcPr>
          <w:p w14:paraId="2D02C9F3" w14:textId="0064B1EE" w:rsidR="009024D8" w:rsidRPr="007575C4"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rPr>
            </w:pPr>
            <w:r w:rsidRPr="007575C4">
              <w:t>Declinación</w:t>
            </w:r>
          </w:p>
        </w:tc>
        <w:tc>
          <w:tcPr>
            <w:tcW w:w="0" w:type="auto"/>
          </w:tcPr>
          <w:p w14:paraId="5F0A3722" w14:textId="77777777" w:rsidR="009024D8" w:rsidRPr="001F785B" w:rsidRDefault="00DA503F" w:rsidP="00602C62">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rPr>
                    </m:ctrlPr>
                  </m:sSubPr>
                  <m:e>
                    <m:r>
                      <m:rPr>
                        <m:sty m:val="p"/>
                      </m:rPr>
                      <w:rPr>
                        <w:rFonts w:ascii="Cambria Math" w:hAnsi="Cambria Math"/>
                      </w:rPr>
                      <m:t>X</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oMath>
            </m:oMathPara>
          </w:p>
        </w:tc>
        <w:tc>
          <w:tcPr>
            <w:tcW w:w="0" w:type="auto"/>
          </w:tcPr>
          <w:p w14:paraId="25F1F49C" w14:textId="77777777" w:rsidR="009024D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m</m:t>
              </m:r>
            </m:oMath>
            <w:r>
              <w:t xml:space="preserve"> representa las mediciones del campo magnético desde el magnetómetro.</w:t>
            </w:r>
          </w:p>
        </w:tc>
      </w:tr>
      <w:tr w:rsidR="009024D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7575C4" w:rsidRDefault="009024D8" w:rsidP="009024D8">
            <w:pPr>
              <w:pStyle w:val="TTCuerpoIndentado"/>
              <w:ind w:left="113" w:right="113" w:firstLine="0"/>
            </w:pPr>
          </w:p>
        </w:tc>
        <w:tc>
          <w:tcPr>
            <w:tcW w:w="0" w:type="auto"/>
            <w:tcBorders>
              <w:left w:val="single" w:sz="4" w:space="0" w:color="auto"/>
            </w:tcBorders>
          </w:tcPr>
          <w:p w14:paraId="4EAEE886" w14:textId="5BDFA6CB" w:rsidR="009024D8" w:rsidRPr="007575C4"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rPr>
            </w:pPr>
            <w:r w:rsidRPr="007575C4">
              <w:t>Inclinación</w:t>
            </w:r>
          </w:p>
        </w:tc>
        <w:tc>
          <w:tcPr>
            <w:tcW w:w="0" w:type="auto"/>
          </w:tcPr>
          <w:p w14:paraId="271B29A2" w14:textId="77777777" w:rsidR="009024D8" w:rsidRPr="00592243" w:rsidRDefault="00DA503F"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rPr>
            </w:pPr>
            <m:oMathPara>
              <m:oMath>
                <m:sSub>
                  <m:sSubPr>
                    <m:ctrlPr>
                      <w:rPr>
                        <w:rFonts w:ascii="Cambria Math" w:hAnsi="Cambria Math"/>
                      </w:rPr>
                    </m:ctrlPr>
                  </m:sSubPr>
                  <m:e>
                    <m:r>
                      <m:rPr>
                        <m:sty m:val="p"/>
                      </m:rP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ϕ</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m:rPr>
                            <m:sty m:val="p"/>
                          </m:rPr>
                          <w:rPr>
                            <w:rFonts w:ascii="Cambria Math" w:hAnsi="Cambria Math"/>
                          </w:rPr>
                          <m:t>ϕ</m:t>
                        </m:r>
                      </m:e>
                    </m:d>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sin</m:t>
                </m:r>
                <m:d>
                  <m:dPr>
                    <m:ctrlPr>
                      <w:rPr>
                        <w:rFonts w:ascii="Cambria Math" w:hAnsi="Cambria Math"/>
                        <w:i/>
                      </w:rPr>
                    </m:ctrlPr>
                  </m:dPr>
                  <m:e>
                    <m:r>
                      <m:rPr>
                        <m:sty m:val="p"/>
                      </m:rPr>
                      <w:rPr>
                        <w:rFonts w:ascii="Cambria Math" w:hAnsi="Cambria Math"/>
                      </w:rPr>
                      <m:t>ϕ</m:t>
                    </m:r>
                  </m:e>
                </m:d>
                <m:r>
                  <w:rPr>
                    <w:rFonts w:ascii="Cambria Math" w:hAnsi="Cambria Math"/>
                  </w:rPr>
                  <m:t>*</m:t>
                </m:r>
                <m:r>
                  <m:rPr>
                    <m:sty m:val="p"/>
                  </m:rPr>
                  <w:rPr>
                    <w:rFonts w:ascii="Cambria Math" w:hAnsi="Cambria Math"/>
                  </w:rPr>
                  <m:t>cos⁡</m:t>
                </m:r>
                <m:r>
                  <w:rPr>
                    <w:rFonts w:ascii="Cambria Math" w:hAnsi="Cambria Math"/>
                  </w:rPr>
                  <m:t>(θ)</m:t>
                </m:r>
              </m:oMath>
            </m:oMathPara>
          </w:p>
        </w:tc>
        <w:tc>
          <w:tcPr>
            <w:tcW w:w="0" w:type="auto"/>
          </w:tcPr>
          <w:p w14:paraId="5818F43B" w14:textId="77777777" w:rsidR="009024D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pPr>
          </w:p>
        </w:tc>
      </w:tr>
      <w:tr w:rsidR="009024D8" w:rsidRPr="005A4A94"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7575C4" w:rsidRDefault="009024D8" w:rsidP="009024D8">
            <w:pPr>
              <w:pStyle w:val="TTCuerpoIndentado"/>
              <w:ind w:left="113" w:right="113" w:firstLine="0"/>
            </w:pPr>
          </w:p>
        </w:tc>
        <w:tc>
          <w:tcPr>
            <w:tcW w:w="0" w:type="auto"/>
            <w:tcBorders>
              <w:left w:val="single" w:sz="4" w:space="0" w:color="auto"/>
            </w:tcBorders>
          </w:tcPr>
          <w:p w14:paraId="50A65152" w14:textId="03824DAA" w:rsidR="009024D8" w:rsidRPr="007575C4"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rPr>
            </w:pPr>
            <w:r w:rsidRPr="007575C4">
              <w:t>Norte magnético</w:t>
            </w:r>
          </w:p>
        </w:tc>
        <w:tc>
          <w:tcPr>
            <w:tcW w:w="0" w:type="auto"/>
          </w:tcPr>
          <w:p w14:paraId="178AA0D1" w14:textId="77777777" w:rsidR="009024D8" w:rsidRPr="00592243"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rPr>
            </w:pPr>
            <m:oMathPara>
              <m:oMath>
                <m:r>
                  <w:rPr>
                    <w:rFonts w:ascii="Cambria Math" w:hAnsi="Cambria Math"/>
                  </w:rPr>
                  <m:t>ψ=A</m:t>
                </m:r>
                <m:sSup>
                  <m:sSupPr>
                    <m:ctrlPr>
                      <w:rPr>
                        <w:rFonts w:ascii="Cambria Math" w:hAnsi="Cambria Math"/>
                        <w:i/>
                      </w:rPr>
                    </m:ctrlPr>
                  </m:sSupPr>
                  <m:e>
                    <m:r>
                      <w:rPr>
                        <w:rFonts w:ascii="Cambria Math" w:hAnsi="Cambria Math"/>
                      </w:rPr>
                      <m:t>tan</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oMath>
            </m:oMathPara>
          </w:p>
        </w:tc>
        <w:tc>
          <w:tcPr>
            <w:tcW w:w="0" w:type="auto"/>
          </w:tcPr>
          <w:p w14:paraId="3C48263A" w14:textId="77777777" w:rsidR="009024D8" w:rsidRPr="005A4A94"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u w:val="single"/>
              </w:rPr>
            </w:pPr>
            <w:r>
              <w:t xml:space="preserve">Donde </w:t>
            </w:r>
            <m:oMath>
              <m:r>
                <w:rPr>
                  <w:rFonts w:ascii="Cambria Math" w:hAnsi="Cambria Math"/>
                </w:rPr>
                <m:t>ψ</m:t>
              </m:r>
            </m:oMath>
            <w:r>
              <w:t xml:space="preserve"> representa el </w:t>
            </w:r>
            <w:r w:rsidRPr="005A4A94">
              <w:rPr>
                <w:i/>
                <w:u w:val="single"/>
              </w:rPr>
              <w:t>heading</w:t>
            </w:r>
            <w:r>
              <w:t xml:space="preserve"> respecto al norte magnético.</w:t>
            </w:r>
          </w:p>
        </w:tc>
      </w:tr>
    </w:tbl>
    <w:bookmarkStart w:id="213" w:name="_Ref404129850"/>
    <w:bookmarkStart w:id="214" w:name="_Ref404129846"/>
    <w:p w14:paraId="7D3DFF7C" w14:textId="4F3CC9A1" w:rsidR="00590FEC" w:rsidRPr="00916EAE" w:rsidRDefault="000651A7" w:rsidP="00A25AA0">
      <w:pPr>
        <w:pStyle w:val="fig"/>
      </w:pPr>
      <w:r>
        <w:rPr>
          <w:noProof/>
          <w:lang w:val="en-US" w:eastAsia="en-US"/>
        </w:rPr>
        <mc:AlternateContent>
          <mc:Choice Requires="wps">
            <w:drawing>
              <wp:anchor distT="0" distB="0" distL="114300" distR="114300" simplePos="0" relativeHeight="251670016" behindDoc="0" locked="0" layoutInCell="1" allowOverlap="1" wp14:anchorId="1257A386" wp14:editId="0862BEC2">
                <wp:simplePos x="0" y="0"/>
                <wp:positionH relativeFrom="column">
                  <wp:posOffset>5337810</wp:posOffset>
                </wp:positionH>
                <wp:positionV relativeFrom="paragraph">
                  <wp:posOffset>-1088390</wp:posOffset>
                </wp:positionV>
                <wp:extent cx="1209675" cy="1073150"/>
                <wp:effectExtent l="0" t="0" r="3175" b="0"/>
                <wp:wrapTopAndBottom/>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65D093" w14:textId="77777777" w:rsidR="006F1656" w:rsidRDefault="006F1656"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Pr>
                                <w:i w:val="0"/>
                                <w:noProof/>
                                <w:sz w:val="20"/>
                                <w:szCs w:val="20"/>
                              </w:rPr>
                              <w:t>1</w:t>
                            </w:r>
                            <w:r w:rsidRPr="00394E06">
                              <w:rPr>
                                <w:i w:val="0"/>
                                <w:noProof/>
                                <w:sz w:val="20"/>
                                <w:szCs w:val="20"/>
                              </w:rPr>
                              <w:fldChar w:fldCharType="end"/>
                            </w:r>
                            <w:r>
                              <w:rPr>
                                <w:i w:val="0"/>
                                <w:sz w:val="20"/>
                                <w:szCs w:val="20"/>
                              </w:rPr>
                              <w:t>.</w:t>
                            </w:r>
                          </w:p>
                          <w:p w14:paraId="5D7692B3" w14:textId="6860CEF5" w:rsidR="006F1656" w:rsidRPr="00394E06" w:rsidRDefault="006F1656"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2" o:spid="_x0000_s1030" type="#_x0000_t202" style="position:absolute;left:0;text-align:left;margin-left:420.3pt;margin-top:-85.7pt;width:95.25pt;height:8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kNgA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" stroked="f">
                <v:textbox inset="0,0,0,0">
                  <w:txbxContent>
                    <w:p w14:paraId="3565D093" w14:textId="77777777" w:rsidR="006F1656" w:rsidRDefault="006F1656"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Pr>
                          <w:i w:val="0"/>
                          <w:noProof/>
                          <w:sz w:val="20"/>
                          <w:szCs w:val="20"/>
                        </w:rPr>
                        <w:t>1</w:t>
                      </w:r>
                      <w:r w:rsidRPr="00394E06">
                        <w:rPr>
                          <w:i w:val="0"/>
                          <w:noProof/>
                          <w:sz w:val="20"/>
                          <w:szCs w:val="20"/>
                        </w:rPr>
                        <w:fldChar w:fldCharType="end"/>
                      </w:r>
                      <w:r>
                        <w:rPr>
                          <w:i w:val="0"/>
                          <w:sz w:val="20"/>
                          <w:szCs w:val="20"/>
                        </w:rPr>
                        <w:t>.</w:t>
                      </w:r>
                    </w:p>
                    <w:p w14:paraId="5D7692B3" w14:textId="6860CEF5" w:rsidR="006F1656" w:rsidRPr="00394E06" w:rsidRDefault="006F1656"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mc:Fallback>
        </mc:AlternateContent>
      </w:r>
      <w:bookmarkEnd w:id="213"/>
      <w:bookmarkEnd w:id="214"/>
    </w:p>
    <w:p w14:paraId="2D9EF958" w14:textId="7520F76A" w:rsidR="00D02AEF" w:rsidRDefault="00905B55" w:rsidP="00422296">
      <w:pPr>
        <w:pStyle w:val="TTCuerpoIndentado"/>
        <w:numPr>
          <w:ilvl w:val="0"/>
          <w:numId w:val="5"/>
        </w:numPr>
      </w:pPr>
      <w:r>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1FAFE01A" w:rsidR="00D02AEF" w:rsidRDefault="000651A7" w:rsidP="00D02AEF">
      <w:pPr>
        <w:pStyle w:val="TTCuerpoIndentado"/>
        <w:ind w:left="644" w:firstLine="0"/>
      </w:pPr>
      <w:r>
        <w:rPr>
          <w:noProof/>
          <w:lang w:val="en-US" w:eastAsia="en-US"/>
        </w:rPr>
        <mc:AlternateContent>
          <mc:Choice Requires="wps">
            <w:drawing>
              <wp:anchor distT="0" distB="0" distL="114300" distR="114300" simplePos="0" relativeHeight="251659776" behindDoc="0" locked="0" layoutInCell="1" allowOverlap="1" wp14:anchorId="60BEADC7" wp14:editId="530FC971">
                <wp:simplePos x="0" y="0"/>
                <wp:positionH relativeFrom="column">
                  <wp:posOffset>-1337310</wp:posOffset>
                </wp:positionH>
                <wp:positionV relativeFrom="paragraph">
                  <wp:posOffset>2080260</wp:posOffset>
                </wp:positionV>
                <wp:extent cx="1202690" cy="685800"/>
                <wp:effectExtent l="635" t="0" r="0" b="0"/>
                <wp:wrapTopAndBottom/>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6A96A" w14:textId="77777777" w:rsidR="006F1656" w:rsidRPr="00394E06" w:rsidRDefault="006F1656" w:rsidP="00394E06">
                            <w:pPr>
                              <w:pStyle w:val="fig"/>
                              <w:spacing w:after="0"/>
                              <w:jc w:val="both"/>
                              <w:rPr>
                                <w:b/>
                                <w:i w:val="0"/>
                                <w:sz w:val="20"/>
                                <w:szCs w:val="20"/>
                              </w:rPr>
                            </w:pPr>
                            <w:bookmarkStart w:id="215" w:name="_Ref404129977"/>
                            <w:bookmarkStart w:id="216"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4</w:t>
                            </w:r>
                            <w:r w:rsidRPr="00394E06">
                              <w:rPr>
                                <w:b/>
                                <w:i w:val="0"/>
                                <w:noProof/>
                                <w:sz w:val="20"/>
                                <w:szCs w:val="20"/>
                              </w:rPr>
                              <w:fldChar w:fldCharType="end"/>
                            </w:r>
                            <w:bookmarkEnd w:id="215"/>
                            <w:r w:rsidRPr="00394E06">
                              <w:rPr>
                                <w:b/>
                                <w:i w:val="0"/>
                                <w:sz w:val="20"/>
                                <w:szCs w:val="20"/>
                              </w:rPr>
                              <w:t>.</w:t>
                            </w:r>
                          </w:p>
                          <w:p w14:paraId="0E1D8642" w14:textId="77DE3E31" w:rsidR="006F1656" w:rsidRPr="00394E06" w:rsidRDefault="006F1656"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1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EADC7" id="Text Box 16" o:spid="_x0000_s1031" type="#_x0000_t202" style="position:absolute;left:0;text-align:left;margin-left:-105.3pt;margin-top:163.8pt;width:94.7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bMefg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" stroked="f">
                <v:textbox inset="0,0,0,0">
                  <w:txbxContent>
                    <w:p w14:paraId="7E46A96A" w14:textId="77777777" w:rsidR="006F1656" w:rsidRPr="00394E06" w:rsidRDefault="006F1656" w:rsidP="00394E06">
                      <w:pPr>
                        <w:pStyle w:val="fig"/>
                        <w:spacing w:after="0"/>
                        <w:jc w:val="both"/>
                        <w:rPr>
                          <w:b/>
                          <w:i w:val="0"/>
                          <w:sz w:val="20"/>
                          <w:szCs w:val="20"/>
                        </w:rPr>
                      </w:pPr>
                      <w:bookmarkStart w:id="220" w:name="_Ref404129977"/>
                      <w:bookmarkStart w:id="221"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4</w:t>
                      </w:r>
                      <w:r w:rsidRPr="00394E06">
                        <w:rPr>
                          <w:b/>
                          <w:i w:val="0"/>
                          <w:noProof/>
                          <w:sz w:val="20"/>
                          <w:szCs w:val="20"/>
                        </w:rPr>
                        <w:fldChar w:fldCharType="end"/>
                      </w:r>
                      <w:bookmarkEnd w:id="220"/>
                      <w:r w:rsidRPr="00394E06">
                        <w:rPr>
                          <w:b/>
                          <w:i w:val="0"/>
                          <w:sz w:val="20"/>
                          <w:szCs w:val="20"/>
                        </w:rPr>
                        <w:t>.</w:t>
                      </w:r>
                    </w:p>
                    <w:p w14:paraId="0E1D8642" w14:textId="77DE3E31" w:rsidR="006F1656" w:rsidRPr="00394E06" w:rsidRDefault="006F1656"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w:t>
                      </w:r>
                      <w:proofErr w:type="spellStart"/>
                      <w:r w:rsidRPr="00394E06">
                        <w:rPr>
                          <w:i w:val="0"/>
                          <w:sz w:val="20"/>
                          <w:szCs w:val="20"/>
                        </w:rPr>
                        <w:t>Varesano</w:t>
                      </w:r>
                      <w:proofErr w:type="spellEnd"/>
                      <w:r w:rsidRPr="00394E06">
                        <w:rPr>
                          <w:i w:val="0"/>
                          <w:sz w:val="20"/>
                          <w:szCs w:val="20"/>
                        </w:rPr>
                        <w:t>, 2011).</w:t>
                      </w:r>
                      <w:bookmarkEnd w:id="221"/>
                    </w:p>
                  </w:txbxContent>
                </v:textbox>
                <w10:wrap type="topAndBottom"/>
              </v:shape>
            </w:pict>
          </mc:Fallback>
        </mc:AlternateContent>
      </w:r>
      <w:r w:rsidR="00857942">
        <w:rPr>
          <w:noProof/>
          <w:lang w:val="en-US" w:eastAsia="en-US"/>
        </w:rPr>
        <w:drawing>
          <wp:anchor distT="0" distB="0" distL="114300" distR="114300" simplePos="0" relativeHeight="251652608" behindDoc="0" locked="0" layoutInCell="1" allowOverlap="1" wp14:anchorId="1262570D" wp14:editId="30395059">
            <wp:simplePos x="0" y="0"/>
            <wp:positionH relativeFrom="column">
              <wp:posOffset>42545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02AEF">
        <w:t xml:space="preserve">La </w:t>
      </w:r>
      <w:fldSimple w:instr=" REF _Ref404129850 ">
        <w:r w:rsidR="00394E06">
          <w:t xml:space="preserve">Tabla </w:t>
        </w:r>
        <w:r w:rsidR="00394E06">
          <w:rPr>
            <w:noProof/>
          </w:rPr>
          <w:t>1</w:t>
        </w:r>
      </w:fldSimple>
      <w:r w:rsidR="00394E06">
        <w:t xml:space="preserve">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0321D49" w:rsidR="004E45A7" w:rsidRDefault="004E45A7" w:rsidP="004E45A7">
      <w:pPr>
        <w:pStyle w:val="TTCuerpoIndentado"/>
        <w:ind w:left="644" w:firstLine="0"/>
      </w:pPr>
    </w:p>
    <w:p w14:paraId="141CB599" w14:textId="2CC59273" w:rsidR="00D02AEF" w:rsidRDefault="00D02AEF" w:rsidP="00CD216C">
      <w:pPr>
        <w:pStyle w:val="TTCuerpoIndentado"/>
        <w:numPr>
          <w:ilvl w:val="0"/>
          <w:numId w:val="5"/>
        </w:numPr>
      </w:pPr>
      <w:r>
        <w:t>(</w:t>
      </w:r>
      <w:r w:rsidRPr="00D02AEF">
        <w:rPr>
          <w:i/>
        </w:rPr>
        <w:t>Microelectromechanical</w:t>
      </w:r>
      <w:r>
        <w:t xml:space="preserve"> </w:t>
      </w:r>
      <w:r w:rsidRPr="00D02AEF">
        <w:rPr>
          <w:i/>
        </w:rPr>
        <w:t>Systems</w:t>
      </w:r>
      <w:r>
        <w:t>)</w:t>
      </w:r>
      <w:r w:rsidR="00EF0413">
        <w:t>:</w:t>
      </w:r>
      <w:r>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FD4109">
        <w:t>Figura</w:t>
      </w:r>
      <w:r w:rsidR="00603157">
        <w:fldChar w:fldCharType="begin"/>
      </w:r>
      <w:r w:rsidR="00603157">
        <w:instrText xml:space="preserve"> REF _Ref404130855 \h </w:instrText>
      </w:r>
      <w:r w:rsidR="00603157">
        <w:fldChar w:fldCharType="separate"/>
      </w:r>
      <w:r w:rsidR="00CA29B9">
        <w:t xml:space="preserve"> </w:t>
      </w:r>
      <w:r w:rsidR="00CA29B9">
        <w:rPr>
          <w:noProof/>
        </w:rPr>
        <w:t>5</w:t>
      </w:r>
      <w:r w:rsidR="00603157">
        <w:fldChar w:fldCharType="end"/>
      </w:r>
      <w:r w:rsidR="00603157">
        <w:t xml:space="preserve"> </w:t>
      </w:r>
      <w:r>
        <w:t>muestra algunos de los componentes que pueden ser integrados en menos de 1mm.</w:t>
      </w:r>
    </w:p>
    <w:p w14:paraId="67F697A2" w14:textId="1839F2BD" w:rsidR="00394E06" w:rsidRDefault="000651A7" w:rsidP="00394E06">
      <w:pPr>
        <w:pStyle w:val="TTCuerpoIndentado"/>
        <w:ind w:left="644" w:firstLine="0"/>
      </w:pPr>
      <w:r>
        <w:rPr>
          <w:noProof/>
          <w:lang w:val="en-US" w:eastAsia="en-US"/>
        </w:rPr>
        <w:lastRenderedPageBreak/>
        <mc:AlternateContent>
          <mc:Choice Requires="wps">
            <w:drawing>
              <wp:anchor distT="0" distB="0" distL="114300" distR="114300" simplePos="0" relativeHeight="251674112" behindDoc="0" locked="0" layoutInCell="1" allowOverlap="1" wp14:anchorId="65C4D87A" wp14:editId="770865E5">
                <wp:simplePos x="0" y="0"/>
                <wp:positionH relativeFrom="column">
                  <wp:posOffset>-1337310</wp:posOffset>
                </wp:positionH>
                <wp:positionV relativeFrom="paragraph">
                  <wp:posOffset>533400</wp:posOffset>
                </wp:positionV>
                <wp:extent cx="1202690" cy="2114550"/>
                <wp:effectExtent l="635" t="0" r="0" b="3175"/>
                <wp:wrapTopAndBottom/>
                <wp:docPr id="3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2AC0C" w14:textId="77777777" w:rsidR="006F1656" w:rsidRPr="00FD4109" w:rsidRDefault="006F1656" w:rsidP="00FD4109">
                            <w:pPr>
                              <w:pStyle w:val="fig"/>
                              <w:pBdr>
                                <w:bottom w:val="single" w:sz="8" w:space="1" w:color="auto"/>
                              </w:pBdr>
                              <w:spacing w:after="0"/>
                              <w:jc w:val="both"/>
                              <w:rPr>
                                <w:b/>
                                <w:i w:val="0"/>
                                <w:sz w:val="20"/>
                                <w:szCs w:val="20"/>
                              </w:rPr>
                            </w:pPr>
                            <w:bookmarkStart w:id="217" w:name="_Ref404130855"/>
                            <w:bookmarkStart w:id="218"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Pr="00FD4109">
                              <w:rPr>
                                <w:b/>
                                <w:i w:val="0"/>
                                <w:noProof/>
                                <w:sz w:val="20"/>
                                <w:szCs w:val="20"/>
                              </w:rPr>
                              <w:t>5</w:t>
                            </w:r>
                            <w:r w:rsidRPr="00FD4109">
                              <w:rPr>
                                <w:b/>
                                <w:i w:val="0"/>
                                <w:noProof/>
                                <w:sz w:val="20"/>
                                <w:szCs w:val="20"/>
                              </w:rPr>
                              <w:fldChar w:fldCharType="end"/>
                            </w:r>
                            <w:bookmarkEnd w:id="217"/>
                            <w:r w:rsidRPr="00FD4109">
                              <w:rPr>
                                <w:b/>
                                <w:i w:val="0"/>
                                <w:sz w:val="20"/>
                                <w:szCs w:val="20"/>
                              </w:rPr>
                              <w:t>.</w:t>
                            </w:r>
                          </w:p>
                          <w:p w14:paraId="5ADE864F" w14:textId="537EFC22" w:rsidR="006F1656" w:rsidRPr="00FD4109" w:rsidRDefault="006F1656"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1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D87A" id="Text Box 37" o:spid="_x0000_s1032" type="#_x0000_t202" style="position:absolute;left:0;text-align:left;margin-left:-105.3pt;margin-top:42pt;width:94.7pt;height:16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5T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" stroked="f">
                <v:textbox inset="0,0,0,0">
                  <w:txbxContent>
                    <w:p w14:paraId="1AB2AC0C" w14:textId="77777777" w:rsidR="006F1656" w:rsidRPr="00FD4109" w:rsidRDefault="006F1656" w:rsidP="00FD4109">
                      <w:pPr>
                        <w:pStyle w:val="fig"/>
                        <w:pBdr>
                          <w:bottom w:val="single" w:sz="8" w:space="1" w:color="auto"/>
                        </w:pBdr>
                        <w:spacing w:after="0"/>
                        <w:jc w:val="both"/>
                        <w:rPr>
                          <w:b/>
                          <w:i w:val="0"/>
                          <w:sz w:val="20"/>
                          <w:szCs w:val="20"/>
                        </w:rPr>
                      </w:pPr>
                      <w:bookmarkStart w:id="224" w:name="_Ref404130855"/>
                      <w:bookmarkStart w:id="225"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sidRPr="00FD4109">
                        <w:rPr>
                          <w:b/>
                          <w:i w:val="0"/>
                          <w:noProof/>
                          <w:sz w:val="20"/>
                          <w:szCs w:val="20"/>
                        </w:rPr>
                        <w:t>5</w:t>
                      </w:r>
                      <w:r w:rsidRPr="00FD4109">
                        <w:rPr>
                          <w:b/>
                          <w:i w:val="0"/>
                          <w:noProof/>
                          <w:sz w:val="20"/>
                          <w:szCs w:val="20"/>
                        </w:rPr>
                        <w:fldChar w:fldCharType="end"/>
                      </w:r>
                      <w:bookmarkEnd w:id="224"/>
                      <w:r w:rsidRPr="00FD4109">
                        <w:rPr>
                          <w:b/>
                          <w:i w:val="0"/>
                          <w:sz w:val="20"/>
                          <w:szCs w:val="20"/>
                        </w:rPr>
                        <w:t>.</w:t>
                      </w:r>
                    </w:p>
                    <w:p w14:paraId="5ADE864F" w14:textId="537EFC22" w:rsidR="006F1656" w:rsidRPr="00FD4109" w:rsidRDefault="006F1656"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w:t>
                      </w:r>
                      <w:proofErr w:type="spellStart"/>
                      <w:r w:rsidRPr="00FD4109">
                        <w:rPr>
                          <w:i w:val="0"/>
                          <w:sz w:val="20"/>
                          <w:szCs w:val="20"/>
                        </w:rPr>
                        <w:t>Varesano</w:t>
                      </w:r>
                      <w:proofErr w:type="spellEnd"/>
                      <w:r w:rsidRPr="00FD4109">
                        <w:rPr>
                          <w:i w:val="0"/>
                          <w:sz w:val="20"/>
                          <w:szCs w:val="20"/>
                        </w:rPr>
                        <w:t>, 2011).</w:t>
                      </w:r>
                      <w:bookmarkEnd w:id="225"/>
                    </w:p>
                  </w:txbxContent>
                </v:textbox>
                <w10:wrap type="topAndBottom"/>
              </v:shape>
            </w:pict>
          </mc:Fallback>
        </mc:AlternateContent>
      </w:r>
      <w:r w:rsidR="00FD4109">
        <w:rPr>
          <w:noProof/>
          <w:lang w:val="en-US" w:eastAsia="en-US"/>
        </w:rPr>
        <w:drawing>
          <wp:anchor distT="0" distB="0" distL="114300" distR="114300" simplePos="0" relativeHeight="251675136" behindDoc="0" locked="0" layoutInCell="1" allowOverlap="1" wp14:anchorId="4E3A36B4" wp14:editId="4D14763F">
            <wp:simplePos x="0" y="0"/>
            <wp:positionH relativeFrom="column">
              <wp:posOffset>595630</wp:posOffset>
            </wp:positionH>
            <wp:positionV relativeFrom="paragraph">
              <wp:posOffset>196215</wp:posOffset>
            </wp:positionV>
            <wp:extent cx="4006850" cy="2491740"/>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em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06850" cy="2491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ADB506" w14:textId="7C9EA630" w:rsidR="005D2313" w:rsidRDefault="005D2313" w:rsidP="00CD216C">
      <w:pPr>
        <w:pStyle w:val="TTCuerpoIndentado"/>
        <w:numPr>
          <w:ilvl w:val="0"/>
          <w:numId w:val="5"/>
        </w:numPr>
      </w:pPr>
      <w:r>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1F7FA5EB" w:rsidR="003475CC" w:rsidRDefault="003475CC" w:rsidP="003475CC">
      <w:pPr>
        <w:pStyle w:val="TTCuerpoIndentado"/>
        <w:ind w:left="644" w:firstLine="0"/>
      </w:pPr>
    </w:p>
    <w:p w14:paraId="1F79E404" w14:textId="42F6D695"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1B7082E5" w:rsidR="00075073" w:rsidRDefault="00075073" w:rsidP="00CD216C">
      <w:pPr>
        <w:pStyle w:val="TTCuerpoIndentado"/>
        <w:numPr>
          <w:ilvl w:val="1"/>
          <w:numId w:val="5"/>
        </w:numPr>
      </w:pPr>
      <w:r>
        <w:t>IMU 3DOF: IMU compuesto por un acelerómetro de 3 ejes.</w:t>
      </w:r>
    </w:p>
    <w:p w14:paraId="28F6B946" w14:textId="42C66AAD"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17E3A06B"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673BF30B"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37540160" w14:textId="77777777" w:rsidR="00FD4109" w:rsidRDefault="00FD4109" w:rsidP="00FD4109">
      <w:pPr>
        <w:pStyle w:val="TTCuerpoIndentado"/>
        <w:ind w:left="1080" w:firstLine="0"/>
      </w:pPr>
    </w:p>
    <w:p w14:paraId="7CFA97FA" w14:textId="2D5F35CD" w:rsidR="004A41D6" w:rsidRDefault="00905B55" w:rsidP="00CD216C">
      <w:pPr>
        <w:pStyle w:val="TTCuerpoIndentado"/>
        <w:numPr>
          <w:ilvl w:val="0"/>
          <w:numId w:val="5"/>
        </w:numPr>
      </w:pPr>
      <w:r>
        <w:t>Fusión de sensores:</w:t>
      </w:r>
      <w:r w:rsidR="004A41D6">
        <w:t xml:space="preserve"> las ecuaciones </w:t>
      </w:r>
      <w:r w:rsidR="00E61470">
        <w:t>de la</w:t>
      </w:r>
      <w:r w:rsidR="00C53757">
        <w:t xml:space="preserve"> T</w:t>
      </w:r>
      <w:r w:rsidR="00E61470">
        <w:t>abla 1</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7F5CE421"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77777777" w:rsidR="00394E06" w:rsidRDefault="004A41D6" w:rsidP="00F612E9">
      <w:pPr>
        <w:pStyle w:val="TTCuerpoIndentado"/>
        <w:ind w:left="644" w:firstLine="0"/>
      </w:pPr>
      <w:r>
        <w:lastRenderedPageBreak/>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B01176">
        <w:fldChar w:fldCharType="begin"/>
      </w:r>
      <w:r w:rsidR="00B01176">
        <w:instrText xml:space="preserve"> REF _Ref404132728 \h </w:instrText>
      </w:r>
      <w:r w:rsidR="00B01176">
        <w:fldChar w:fldCharType="separate"/>
      </w:r>
      <w:r w:rsidR="00CA29B9">
        <w:t xml:space="preserve">Figura </w:t>
      </w:r>
      <w:r w:rsidR="00CA29B9">
        <w:rPr>
          <w:noProof/>
        </w:rPr>
        <w:t>6</w:t>
      </w:r>
      <w:r w:rsidR="00B01176">
        <w:fldChar w:fldCharType="end"/>
      </w:r>
      <w:r w:rsidR="00B14CBB">
        <w:t xml:space="preserve"> 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3"/>
        <w:gridCol w:w="1121"/>
      </w:tblGrid>
      <w:tr w:rsidR="00F612E9" w14:paraId="5CA2237E" w14:textId="77777777" w:rsidTr="00F612E9">
        <w:tc>
          <w:tcPr>
            <w:tcW w:w="4303" w:type="pct"/>
            <w:vAlign w:val="center"/>
          </w:tcPr>
          <w:p w14:paraId="6A582D25" w14:textId="53387AB4" w:rsidR="00F612E9" w:rsidRDefault="00DA503F"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7D6CAFC5"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robusto y que permita predecir el error para compensarlo, y el principal candidato es el filtro Kalman.</w:t>
      </w:r>
    </w:p>
    <w:p w14:paraId="4FBB7233" w14:textId="605C6BF4" w:rsidR="007621E9" w:rsidRDefault="000651A7" w:rsidP="00C82865">
      <w:pPr>
        <w:pStyle w:val="TTCuerpoIndentado"/>
        <w:ind w:left="644" w:firstLine="0"/>
      </w:pPr>
      <w:r>
        <w:rPr>
          <w:noProof/>
          <w:lang w:val="en-US" w:eastAsia="en-US"/>
        </w:rPr>
        <mc:AlternateContent>
          <mc:Choice Requires="wps">
            <w:drawing>
              <wp:anchor distT="0" distB="0" distL="114300" distR="114300" simplePos="0" relativeHeight="251661824" behindDoc="0" locked="0" layoutInCell="1" allowOverlap="1" wp14:anchorId="3903756A" wp14:editId="4BC1AED1">
                <wp:simplePos x="0" y="0"/>
                <wp:positionH relativeFrom="column">
                  <wp:posOffset>-1417320</wp:posOffset>
                </wp:positionH>
                <wp:positionV relativeFrom="paragraph">
                  <wp:posOffset>3267710</wp:posOffset>
                </wp:positionV>
                <wp:extent cx="1346200" cy="615950"/>
                <wp:effectExtent l="0" t="0" r="0" b="3175"/>
                <wp:wrapTopAndBottom/>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4A785" w14:textId="77777777" w:rsidR="006F1656" w:rsidRPr="00394E06" w:rsidRDefault="006F1656" w:rsidP="00394E06">
                            <w:pPr>
                              <w:pStyle w:val="fig"/>
                              <w:spacing w:after="0"/>
                              <w:jc w:val="both"/>
                              <w:rPr>
                                <w:b/>
                                <w:i w:val="0"/>
                                <w:sz w:val="20"/>
                                <w:szCs w:val="20"/>
                              </w:rPr>
                            </w:pPr>
                            <w:bookmarkStart w:id="219"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6</w:t>
                            </w:r>
                            <w:r w:rsidRPr="00394E06">
                              <w:rPr>
                                <w:b/>
                                <w:i w:val="0"/>
                                <w:noProof/>
                                <w:sz w:val="20"/>
                                <w:szCs w:val="20"/>
                              </w:rPr>
                              <w:fldChar w:fldCharType="end"/>
                            </w:r>
                            <w:bookmarkEnd w:id="219"/>
                            <w:r w:rsidRPr="00394E06">
                              <w:rPr>
                                <w:b/>
                                <w:i w:val="0"/>
                                <w:sz w:val="20"/>
                                <w:szCs w:val="20"/>
                              </w:rPr>
                              <w:t>.</w:t>
                            </w:r>
                          </w:p>
                          <w:p w14:paraId="54BC32DB" w14:textId="1C0B7C4D" w:rsidR="006F1656" w:rsidRPr="00394E06" w:rsidRDefault="006F1656"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3756A" id="Text Box 21" o:spid="_x0000_s1033" type="#_x0000_t202" style="position:absolute;left:0;text-align:left;margin-left:-111.6pt;margin-top:257.3pt;width:106pt;height:4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" stroked="f">
                <v:textbox inset="0,0,0,0">
                  <w:txbxContent>
                    <w:p w14:paraId="4134A785" w14:textId="77777777" w:rsidR="006F1656" w:rsidRPr="00394E06" w:rsidRDefault="006F1656" w:rsidP="00394E06">
                      <w:pPr>
                        <w:pStyle w:val="fig"/>
                        <w:spacing w:after="0"/>
                        <w:jc w:val="both"/>
                        <w:rPr>
                          <w:b/>
                          <w:i w:val="0"/>
                          <w:sz w:val="20"/>
                          <w:szCs w:val="20"/>
                        </w:rPr>
                      </w:pPr>
                      <w:bookmarkStart w:id="227"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6</w:t>
                      </w:r>
                      <w:r w:rsidRPr="00394E06">
                        <w:rPr>
                          <w:b/>
                          <w:i w:val="0"/>
                          <w:noProof/>
                          <w:sz w:val="20"/>
                          <w:szCs w:val="20"/>
                        </w:rPr>
                        <w:fldChar w:fldCharType="end"/>
                      </w:r>
                      <w:bookmarkEnd w:id="227"/>
                      <w:r w:rsidRPr="00394E06">
                        <w:rPr>
                          <w:b/>
                          <w:i w:val="0"/>
                          <w:sz w:val="20"/>
                          <w:szCs w:val="20"/>
                        </w:rPr>
                        <w:t>.</w:t>
                      </w:r>
                    </w:p>
                    <w:p w14:paraId="54BC32DB" w14:textId="1C0B7C4D" w:rsidR="006F1656" w:rsidRPr="00394E06" w:rsidRDefault="006F1656"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mc:Fallback>
        </mc:AlternateContent>
      </w:r>
      <w:r w:rsidR="00FD4109">
        <w:rPr>
          <w:noProof/>
          <w:lang w:val="en-US" w:eastAsia="en-US"/>
        </w:rPr>
        <w:drawing>
          <wp:anchor distT="0" distB="0" distL="114300" distR="114300" simplePos="0" relativeHeight="251648512" behindDoc="0" locked="0" layoutInCell="1" allowOverlap="1" wp14:anchorId="08D81578" wp14:editId="73824B89">
            <wp:simplePos x="0" y="0"/>
            <wp:positionH relativeFrom="column">
              <wp:posOffset>382270</wp:posOffset>
            </wp:positionH>
            <wp:positionV relativeFrom="paragraph">
              <wp:posOffset>25908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150C2CF9" w14:textId="77777777" w:rsidR="004106E4" w:rsidRDefault="004106E4" w:rsidP="00C82865">
      <w:pPr>
        <w:pStyle w:val="TTCuerpoIndentado"/>
        <w:ind w:left="644" w:firstLine="0"/>
      </w:pPr>
    </w:p>
    <w:p w14:paraId="57885828" w14:textId="2FC3DCE5" w:rsidR="007621E9" w:rsidRDefault="007621E9" w:rsidP="00C82865">
      <w:pPr>
        <w:pStyle w:val="TTCuerpoIndentado"/>
        <w:ind w:left="644" w:firstLine="0"/>
      </w:pPr>
      <w:r>
        <w:lastRenderedPageBreak/>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r w:rsidR="007621E9">
        <w:t xml:space="preserve">, </w:t>
      </w:r>
      <m:oMath>
        <m:r>
          <w:rPr>
            <w:rFonts w:ascii="Cambria Math" w:hAnsi="Cambria Math"/>
          </w:rPr>
          <m:t>B</m:t>
        </m:r>
      </m:oMath>
      <w:r>
        <w:t>,</w:t>
      </w:r>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DA503F"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656C50C" w14:textId="77777777" w:rsidR="00FD4109" w:rsidRDefault="00FD4109" w:rsidP="00FD4109">
      <w:pPr>
        <w:pStyle w:val="TTCuerpoIndentado"/>
        <w:ind w:left="1364" w:firstLine="0"/>
      </w:pPr>
    </w:p>
    <w:p w14:paraId="253547EA" w14:textId="14EBB376" w:rsidR="007621E9" w:rsidRDefault="00AC1335" w:rsidP="00C2054A">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1005E64A" w14:textId="77777777" w:rsidR="00C2054A" w:rsidRDefault="00C2054A" w:rsidP="00C2054A">
      <w:pPr>
        <w:pStyle w:val="TTCuerpoIndentado"/>
        <w:ind w:left="360"/>
      </w:pPr>
    </w:p>
    <w:p w14:paraId="5338F64C" w14:textId="77777777" w:rsidR="00E61470" w:rsidRDefault="00E61470"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5"/>
        <w:gridCol w:w="779"/>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0274D88" w14:textId="77777777" w:rsidR="00FD4109" w:rsidRDefault="00FD4109" w:rsidP="002F3941">
      <w:pPr>
        <w:pStyle w:val="TTCuerpoIndentado"/>
        <w:ind w:left="644" w:firstLine="220"/>
      </w:pPr>
    </w:p>
    <w:p w14:paraId="6676902B" w14:textId="18B945CB" w:rsidR="00F21D06" w:rsidRDefault="00B14CBB" w:rsidP="002F3941">
      <w:pPr>
        <w:pStyle w:val="TTCuerpoIndentado"/>
        <w:ind w:left="644" w:firstLine="220"/>
      </w:pPr>
      <w:r>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Sin embargo, el filtro Kalman requiere una alta carga computacional. Por este motivo, se han desarrolla</w:t>
      </w:r>
      <w:r w:rsidR="00ED2EB2">
        <w:t>do</w:t>
      </w:r>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 en micro controladores </w:t>
      </w:r>
      <w:r w:rsidR="00ED2EB2">
        <w:t>con</w:t>
      </w:r>
      <w:r>
        <w:t xml:space="preserve"> bajo poder de cómputo.</w:t>
      </w:r>
    </w:p>
    <w:p w14:paraId="5B23C531" w14:textId="57EEBEE8" w:rsidR="00F21D06" w:rsidRDefault="000B65F5" w:rsidP="002F3941">
      <w:pPr>
        <w:pStyle w:val="TTCuerpoIndentado"/>
        <w:ind w:left="644" w:firstLine="220"/>
      </w:pPr>
      <w:r>
        <w:t xml:space="preserve">La </w:t>
      </w:r>
      <w:r w:rsidR="003509EA">
        <w:t xml:space="preserve">Figura </w:t>
      </w:r>
      <w:r w:rsidR="009D4742">
        <w:t>7</w:t>
      </w:r>
      <w:r w:rsidR="00B01176">
        <w:t xml:space="preserve"> </w:t>
      </w:r>
      <w:r>
        <w:t>muestra un diagrama en bloques del algoritmo de fusión. El algoritmo incluye etapas de corrección para la compensación de distorsiones magnéticas y los errores de integración (</w:t>
      </w:r>
      <w:r w:rsidRPr="000B65F5">
        <w:rPr>
          <w:i/>
        </w:rPr>
        <w:t>drift</w:t>
      </w:r>
      <w:r>
        <w:t>) para el giroscopio.</w:t>
      </w:r>
    </w:p>
    <w:p w14:paraId="6DAE8CAA" w14:textId="4E78B4B7" w:rsidR="003475CC" w:rsidRDefault="000651A7" w:rsidP="00F21D06">
      <w:pPr>
        <w:pStyle w:val="TTCuerpoIndentado"/>
        <w:ind w:left="644" w:firstLine="0"/>
      </w:pPr>
      <w:r>
        <w:rPr>
          <w:noProof/>
          <w:lang w:val="en-US" w:eastAsia="en-US"/>
        </w:rPr>
        <w:lastRenderedPageBreak/>
        <mc:AlternateContent>
          <mc:Choice Requires="wps">
            <w:drawing>
              <wp:anchor distT="0" distB="0" distL="114300" distR="114300" simplePos="0" relativeHeight="251660800" behindDoc="0" locked="0" layoutInCell="1" allowOverlap="1" wp14:anchorId="60DEDCA1" wp14:editId="482F0251">
                <wp:simplePos x="0" y="0"/>
                <wp:positionH relativeFrom="column">
                  <wp:posOffset>5318760</wp:posOffset>
                </wp:positionH>
                <wp:positionV relativeFrom="paragraph">
                  <wp:posOffset>816610</wp:posOffset>
                </wp:positionV>
                <wp:extent cx="1231900" cy="2540000"/>
                <wp:effectExtent l="0" t="3175" r="0" b="0"/>
                <wp:wrapTopAndBottom/>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54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2C2F5" w14:textId="77777777" w:rsidR="006F1656" w:rsidRPr="00EA0715" w:rsidRDefault="006F1656" w:rsidP="00EA0715">
                            <w:pPr>
                              <w:pStyle w:val="fig"/>
                              <w:pBdr>
                                <w:bottom w:val="single" w:sz="8" w:space="1" w:color="auto"/>
                              </w:pBdr>
                              <w:spacing w:after="0"/>
                              <w:jc w:val="both"/>
                              <w:rPr>
                                <w:b/>
                                <w:i w:val="0"/>
                                <w:sz w:val="20"/>
                                <w:szCs w:val="20"/>
                              </w:rPr>
                            </w:pPr>
                            <w:bookmarkStart w:id="220"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Pr>
                                <w:b/>
                                <w:i w:val="0"/>
                                <w:noProof/>
                                <w:sz w:val="20"/>
                                <w:szCs w:val="20"/>
                              </w:rPr>
                              <w:t>7</w:t>
                            </w:r>
                            <w:r w:rsidRPr="00EA0715">
                              <w:rPr>
                                <w:b/>
                                <w:i w:val="0"/>
                                <w:noProof/>
                                <w:sz w:val="20"/>
                                <w:szCs w:val="20"/>
                              </w:rPr>
                              <w:fldChar w:fldCharType="end"/>
                            </w:r>
                            <w:bookmarkEnd w:id="220"/>
                            <w:r w:rsidRPr="00EA0715">
                              <w:rPr>
                                <w:b/>
                                <w:i w:val="0"/>
                                <w:sz w:val="20"/>
                                <w:szCs w:val="20"/>
                              </w:rPr>
                              <w:t>.</w:t>
                            </w:r>
                          </w:p>
                          <w:p w14:paraId="60C2F9F5" w14:textId="4B3DE5CC" w:rsidR="006F1656" w:rsidRPr="00394E06" w:rsidRDefault="006F1656"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DEDCA1" id="Text Box 19" o:spid="_x0000_s1034" type="#_x0000_t202" style="position:absolute;left:0;text-align:left;margin-left:418.8pt;margin-top:64.3pt;width:97pt;height:20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" stroked="f">
                <v:textbox inset="0,0,0,0">
                  <w:txbxContent>
                    <w:p w14:paraId="4C02C2F5" w14:textId="77777777" w:rsidR="006F1656" w:rsidRPr="00EA0715" w:rsidRDefault="006F1656" w:rsidP="00EA0715">
                      <w:pPr>
                        <w:pStyle w:val="fig"/>
                        <w:pBdr>
                          <w:bottom w:val="single" w:sz="8" w:space="1" w:color="auto"/>
                        </w:pBdr>
                        <w:spacing w:after="0"/>
                        <w:jc w:val="both"/>
                        <w:rPr>
                          <w:b/>
                          <w:i w:val="0"/>
                          <w:sz w:val="20"/>
                          <w:szCs w:val="20"/>
                        </w:rPr>
                      </w:pPr>
                      <w:bookmarkStart w:id="22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Pr>
                          <w:b/>
                          <w:i w:val="0"/>
                          <w:noProof/>
                          <w:sz w:val="20"/>
                          <w:szCs w:val="20"/>
                        </w:rPr>
                        <w:t>7</w:t>
                      </w:r>
                      <w:r w:rsidRPr="00EA0715">
                        <w:rPr>
                          <w:b/>
                          <w:i w:val="0"/>
                          <w:noProof/>
                          <w:sz w:val="20"/>
                          <w:szCs w:val="20"/>
                        </w:rPr>
                        <w:fldChar w:fldCharType="end"/>
                      </w:r>
                      <w:bookmarkEnd w:id="229"/>
                      <w:r w:rsidRPr="00EA0715">
                        <w:rPr>
                          <w:b/>
                          <w:i w:val="0"/>
                          <w:sz w:val="20"/>
                          <w:szCs w:val="20"/>
                        </w:rPr>
                        <w:t>.</w:t>
                      </w:r>
                    </w:p>
                    <w:p w14:paraId="60C2F9F5" w14:textId="4B3DE5CC" w:rsidR="006F1656" w:rsidRPr="00394E06" w:rsidRDefault="006F1656"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w:t>
                      </w:r>
                      <w:proofErr w:type="spellStart"/>
                      <w:r w:rsidRPr="00394E06">
                        <w:rPr>
                          <w:i w:val="0"/>
                          <w:sz w:val="20"/>
                          <w:szCs w:val="20"/>
                        </w:rPr>
                        <w:t>Madgwick</w:t>
                      </w:r>
                      <w:proofErr w:type="spellEnd"/>
                      <w:r w:rsidRPr="00394E06">
                        <w:rPr>
                          <w:i w:val="0"/>
                          <w:sz w:val="20"/>
                          <w:szCs w:val="20"/>
                        </w:rPr>
                        <w:t xml:space="preserve"> et al., 2011)</w:t>
                      </w:r>
                      <w:r w:rsidRPr="00394E06">
                        <w:rPr>
                          <w:i w:val="0"/>
                          <w:sz w:val="20"/>
                          <w:szCs w:val="20"/>
                          <w:lang w:val="es-ES"/>
                        </w:rPr>
                        <w:fldChar w:fldCharType="end"/>
                      </w:r>
                      <w:r w:rsidRPr="00394E06">
                        <w:rPr>
                          <w:i w:val="0"/>
                          <w:noProof/>
                          <w:sz w:val="20"/>
                          <w:szCs w:val="20"/>
                        </w:rPr>
                        <w:t>.</w:t>
                      </w:r>
                    </w:p>
                  </w:txbxContent>
                </v:textbox>
                <w10:wrap type="topAndBottom"/>
              </v:shape>
            </w:pict>
          </mc:Fallback>
        </mc:AlternateContent>
      </w:r>
      <w:r w:rsidR="00EA0715">
        <w:rPr>
          <w:noProof/>
          <w:lang w:val="en-US" w:eastAsia="en-US"/>
        </w:rPr>
        <w:drawing>
          <wp:anchor distT="0" distB="0" distL="114300" distR="114300" simplePos="0" relativeHeight="251645440"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3"/>
        <w:gridCol w:w="1681"/>
      </w:tblGrid>
      <w:tr w:rsidR="0079116E" w14:paraId="4C4D6109" w14:textId="77777777" w:rsidTr="0079116E">
        <w:tc>
          <w:tcPr>
            <w:tcW w:w="3955" w:type="pct"/>
            <w:vAlign w:val="center"/>
          </w:tcPr>
          <w:p w14:paraId="4F906924" w14:textId="77777777" w:rsidR="0079116E" w:rsidRPr="0079116E" w:rsidRDefault="00DA503F"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jacobiano, </w:t>
      </w:r>
      <m:oMath>
        <m:r>
          <w:rPr>
            <w:rFonts w:ascii="Cambria Math" w:hAnsi="Cambria Math"/>
          </w:rPr>
          <m:t>J</m:t>
        </m:r>
      </m:oMath>
      <w:r w:rsidR="00754884">
        <w:t xml:space="preserve">. El 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7FE6C992" w:rsidR="00BD5528" w:rsidRDefault="00BD5528" w:rsidP="00BD5528">
      <w:pPr>
        <w:pStyle w:val="TTCuerpoIndentado"/>
        <w:ind w:left="644" w:firstLine="0"/>
      </w:pPr>
      <w:r>
        <w:lastRenderedPageBreak/>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xml:space="preserve">. La compensación magnética se logra en el grupo 1 de la </w:t>
      </w:r>
      <w:r w:rsidR="004543B9">
        <w:fldChar w:fldCharType="begin"/>
      </w:r>
      <w:r w:rsidR="004543B9">
        <w:instrText xml:space="preserve"> REF _Ref404131299 \h </w:instrText>
      </w:r>
      <w:r w:rsidR="004543B9">
        <w:fldChar w:fldCharType="separate"/>
      </w:r>
      <w:r w:rsidR="00CA29B9">
        <w:t xml:space="preserve">Figura </w:t>
      </w:r>
      <w:r w:rsidR="00CA29B9">
        <w:rPr>
          <w:noProof/>
        </w:rPr>
        <w:t>7</w:t>
      </w:r>
      <w:r w:rsidR="004543B9">
        <w:fldChar w:fldCharType="end"/>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2"/>
        <w:gridCol w:w="1252"/>
      </w:tblGrid>
      <w:tr w:rsidR="001F57BE" w14:paraId="33186A5A" w14:textId="77777777" w:rsidTr="001F57BE">
        <w:tc>
          <w:tcPr>
            <w:tcW w:w="4222" w:type="pct"/>
            <w:vAlign w:val="center"/>
          </w:tcPr>
          <w:p w14:paraId="38CBE375" w14:textId="30CCD2E8" w:rsidR="001F57BE" w:rsidRPr="00ED2EB2" w:rsidRDefault="00DA503F"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DA503F"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lastRenderedPageBreak/>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21" w:name="_Toc407756004"/>
      <w:r>
        <w:t>Diseño de la propuesta</w:t>
      </w:r>
      <w:bookmarkEnd w:id="221"/>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22" w:name="_Toc407756005"/>
      <w:r w:rsidRPr="00EA0C94">
        <w:t>M</w:t>
      </w:r>
      <w:r>
        <w:t>etodología</w:t>
      </w:r>
      <w:bookmarkEnd w:id="222"/>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el seguimiento mediante IMUs.</w:t>
      </w:r>
    </w:p>
    <w:p w14:paraId="16389A4C" w14:textId="14840DE2" w:rsidR="00CF2F34" w:rsidRDefault="00CF2F34" w:rsidP="00CD216C">
      <w:pPr>
        <w:pStyle w:val="normalhere"/>
        <w:numPr>
          <w:ilvl w:val="0"/>
          <w:numId w:val="7"/>
        </w:numPr>
      </w:pPr>
      <w:r>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23" w:name="_Toc407756006"/>
      <w:r>
        <w:t>Requisitos</w:t>
      </w:r>
      <w:bookmarkEnd w:id="223"/>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 xml:space="preserve">Nyquist, </w:t>
      </w:r>
      <w:r w:rsidR="00454A6D">
        <w:lastRenderedPageBreak/>
        <w:t>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24" w:name="_Toc407756007"/>
      <w:r>
        <w:t>Implementación</w:t>
      </w:r>
      <w:bookmarkEnd w:id="224"/>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25" w:name="_Toc407756008"/>
      <w:r>
        <w:t>Selección de los sensores</w:t>
      </w:r>
      <w:bookmarkEnd w:id="225"/>
    </w:p>
    <w:p w14:paraId="372496C0" w14:textId="603B8FA6" w:rsidR="00174083" w:rsidRDefault="004B02C6" w:rsidP="00FF7D6E">
      <w:pPr>
        <w:pStyle w:val="normalhere"/>
        <w:ind w:firstLine="288"/>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8008A5">
        <w:t>Tablas 2, 3 y 4</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160F13C4" w:rsidR="001F10B6" w:rsidRDefault="001F10B6" w:rsidP="00F94BED">
      <w:pPr>
        <w:pStyle w:val="normalhere"/>
      </w:pPr>
    </w:p>
    <w:p w14:paraId="11B80936" w14:textId="719CC17B" w:rsidR="00174083" w:rsidRDefault="00174083" w:rsidP="00A25AA0">
      <w:pPr>
        <w:pStyle w:val="fig"/>
      </w:pPr>
    </w:p>
    <w:p w14:paraId="457682CD" w14:textId="3912748A" w:rsidR="003B46AF" w:rsidRDefault="003B46AF" w:rsidP="00FF7D6E">
      <w:pPr>
        <w:pStyle w:val="normalhere"/>
        <w:ind w:firstLine="288"/>
      </w:pPr>
      <w:r>
        <w:t xml:space="preserve">Ambos sensores cumplen con los requisitos mínimos, y en una primera </w:t>
      </w:r>
      <w:r w:rsidR="000E4311">
        <w:t>revisión</w:t>
      </w:r>
      <w:r>
        <w:t xml:space="preserve">, ambos son bastante similares. A nivel de </w:t>
      </w:r>
      <w:r w:rsidR="004160ED" w:rsidRPr="004160ED">
        <w:rPr>
          <w:i/>
        </w:rPr>
        <w:t>wafle</w:t>
      </w:r>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 xml:space="preserve">que sus pares y sus competidores, como se observa en la Tabla </w:t>
      </w:r>
      <w:r w:rsidR="008008A5">
        <w:t>4</w:t>
      </w:r>
      <w:r>
        <w:t>.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2FC88F6A" w14:textId="7CAD6717" w:rsidR="009D4742" w:rsidRDefault="000651A7" w:rsidP="00FF7D6E">
      <w:pPr>
        <w:pStyle w:val="normalhere"/>
        <w:ind w:firstLine="288"/>
      </w:pPr>
      <w:r>
        <w:rPr>
          <w:noProof/>
          <w:lang w:val="en-US" w:eastAsia="en-US"/>
        </w:rPr>
        <mc:AlternateContent>
          <mc:Choice Requires="wps">
            <w:drawing>
              <wp:anchor distT="0" distB="0" distL="114300" distR="114300" simplePos="0" relativeHeight="251671040" behindDoc="0" locked="0" layoutInCell="1" allowOverlap="1" wp14:anchorId="1257A386" wp14:editId="4457F060">
                <wp:simplePos x="0" y="0"/>
                <wp:positionH relativeFrom="column">
                  <wp:posOffset>5394960</wp:posOffset>
                </wp:positionH>
                <wp:positionV relativeFrom="paragraph">
                  <wp:posOffset>486410</wp:posOffset>
                </wp:positionV>
                <wp:extent cx="1209675" cy="806450"/>
                <wp:effectExtent l="0" t="0" r="3175" b="3175"/>
                <wp:wrapTopAndBottom/>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19D00" w14:textId="77777777" w:rsidR="006F1656" w:rsidRPr="0086667A" w:rsidRDefault="006F1656"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6F1656" w:rsidRPr="0086667A" w:rsidRDefault="006F1656"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3" o:spid="_x0000_s1035" type="#_x0000_t202" style="position:absolute;left:0;text-align:left;margin-left:424.8pt;margin-top:38.3pt;width:95.25pt;height:6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Xsfw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" stroked="f">
                <v:textbox inset="0,0,0,0">
                  <w:txbxContent>
                    <w:p w14:paraId="73E19D00" w14:textId="77777777" w:rsidR="006F1656" w:rsidRPr="0086667A" w:rsidRDefault="006F1656"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6F1656" w:rsidRPr="0086667A" w:rsidRDefault="006F1656"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mc:Fallback>
        </mc:AlternateContent>
      </w:r>
    </w:p>
    <w:tbl>
      <w:tblPr>
        <w:tblStyle w:val="Tablanormal21"/>
        <w:tblpPr w:leftFromText="180" w:rightFromText="180" w:vertAnchor="text" w:horzAnchor="margin" w:tblpY="78"/>
        <w:tblW w:w="5000" w:type="pct"/>
        <w:tblLook w:val="04A0" w:firstRow="1" w:lastRow="0" w:firstColumn="1" w:lastColumn="0" w:noHBand="0" w:noVBand="1"/>
      </w:tblPr>
      <w:tblGrid>
        <w:gridCol w:w="2011"/>
        <w:gridCol w:w="2011"/>
        <w:gridCol w:w="2011"/>
        <w:gridCol w:w="2011"/>
      </w:tblGrid>
      <w:tr w:rsidR="009D4742" w14:paraId="483B75BE" w14:textId="77777777" w:rsidTr="009D4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DC925DC" w14:textId="77777777" w:rsidR="009D4742" w:rsidRDefault="009D4742" w:rsidP="009D4742">
            <w:pPr>
              <w:pStyle w:val="normalhere"/>
            </w:pPr>
          </w:p>
        </w:tc>
        <w:tc>
          <w:tcPr>
            <w:tcW w:w="1250" w:type="pct"/>
          </w:tcPr>
          <w:p w14:paraId="28BE5C0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29DCB8EE"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13AF542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9D4742" w14:paraId="7B1CD664"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C20C840" w14:textId="77777777" w:rsidR="009D4742" w:rsidRDefault="009D4742" w:rsidP="009D4742">
            <w:pPr>
              <w:pStyle w:val="normalhere"/>
            </w:pPr>
            <w:r>
              <w:t>Rango</w:t>
            </w:r>
          </w:p>
        </w:tc>
        <w:tc>
          <w:tcPr>
            <w:tcW w:w="1250" w:type="pct"/>
          </w:tcPr>
          <w:p w14:paraId="00AF0B0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5645F157"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c>
          <w:tcPr>
            <w:tcW w:w="1250" w:type="pct"/>
          </w:tcPr>
          <w:p w14:paraId="5448777D"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r>
      <w:tr w:rsidR="009D4742" w14:paraId="7C392EA8"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1C59AE52" w14:textId="77777777" w:rsidR="009D4742" w:rsidRDefault="009D4742" w:rsidP="009D4742">
            <w:pPr>
              <w:pStyle w:val="normalhere"/>
            </w:pPr>
            <w:r>
              <w:t>Sensibilidad</w:t>
            </w:r>
          </w:p>
        </w:tc>
        <w:tc>
          <w:tcPr>
            <w:tcW w:w="1250" w:type="pct"/>
          </w:tcPr>
          <w:p w14:paraId="37813A2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73A0FD7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488 mG/LSB</w:t>
            </w:r>
          </w:p>
        </w:tc>
        <w:tc>
          <w:tcPr>
            <w:tcW w:w="1250" w:type="pct"/>
          </w:tcPr>
          <w:p w14:paraId="02290F3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732 mG/LSB</w:t>
            </w:r>
          </w:p>
        </w:tc>
      </w:tr>
      <w:tr w:rsidR="009D4742" w14:paraId="69CAB8F2"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8BFCB09" w14:textId="77777777" w:rsidR="009D4742" w:rsidRDefault="009D4742" w:rsidP="009D4742">
            <w:pPr>
              <w:pStyle w:val="normalhere"/>
            </w:pPr>
            <w:r>
              <w:t>Ejes</w:t>
            </w:r>
          </w:p>
        </w:tc>
        <w:tc>
          <w:tcPr>
            <w:tcW w:w="1250" w:type="pct"/>
          </w:tcPr>
          <w:p w14:paraId="30DCE75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25A30078"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7955C099"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r>
      <w:tr w:rsidR="009D4742" w14:paraId="70C16525"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2126166D" w14:textId="77777777" w:rsidR="009D4742" w:rsidRDefault="009D4742" w:rsidP="009D4742">
            <w:pPr>
              <w:pStyle w:val="normalhere"/>
            </w:pPr>
            <w:r>
              <w:lastRenderedPageBreak/>
              <w:t>Ancho de Banda</w:t>
            </w:r>
          </w:p>
        </w:tc>
        <w:tc>
          <w:tcPr>
            <w:tcW w:w="1250" w:type="pct"/>
          </w:tcPr>
          <w:p w14:paraId="4D37066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52FD56BD"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5BF568C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6KHz</w:t>
            </w:r>
          </w:p>
        </w:tc>
      </w:tr>
      <w:tr w:rsidR="009D4742" w14:paraId="598DCB99"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65227E3" w14:textId="77777777" w:rsidR="009D4742" w:rsidRDefault="009D4742" w:rsidP="009D4742">
            <w:pPr>
              <w:pStyle w:val="normalhere"/>
            </w:pPr>
            <w:r>
              <w:t>Ruido</w:t>
            </w:r>
          </w:p>
        </w:tc>
        <w:tc>
          <w:tcPr>
            <w:tcW w:w="1250" w:type="pct"/>
          </w:tcPr>
          <w:p w14:paraId="58D11B96"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691C2773"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78225E6F" w14:textId="77777777" w:rsidR="009D4742" w:rsidRDefault="009D4742" w:rsidP="009D4742">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448D2BB1" w14:textId="77777777" w:rsidR="009D4742" w:rsidRDefault="009D4742" w:rsidP="00FF7D6E">
      <w:pPr>
        <w:pStyle w:val="normalhere"/>
        <w:ind w:firstLine="288"/>
      </w:pPr>
    </w:p>
    <w:p w14:paraId="3C329F63" w14:textId="77777777" w:rsidR="009D4742" w:rsidRDefault="009D4742" w:rsidP="00FF7D6E">
      <w:pPr>
        <w:pStyle w:val="normalhere"/>
        <w:ind w:firstLine="288"/>
      </w:pPr>
    </w:p>
    <w:p w14:paraId="54286AC1" w14:textId="3C18658E" w:rsidR="0086667A" w:rsidRDefault="000651A7" w:rsidP="00FF7D6E">
      <w:pPr>
        <w:pStyle w:val="normalhere"/>
        <w:ind w:firstLine="288"/>
      </w:pPr>
      <w:r>
        <w:rPr>
          <w:noProof/>
          <w:lang w:val="en-US" w:eastAsia="en-US"/>
        </w:rPr>
        <mc:AlternateContent>
          <mc:Choice Requires="wps">
            <w:drawing>
              <wp:anchor distT="0" distB="0" distL="114300" distR="114300" simplePos="0" relativeHeight="251672064" behindDoc="0" locked="0" layoutInCell="1" allowOverlap="1" wp14:anchorId="1257A386" wp14:editId="4EBCCD2F">
                <wp:simplePos x="0" y="0"/>
                <wp:positionH relativeFrom="column">
                  <wp:posOffset>5394960</wp:posOffset>
                </wp:positionH>
                <wp:positionV relativeFrom="paragraph">
                  <wp:posOffset>721360</wp:posOffset>
                </wp:positionV>
                <wp:extent cx="1209675" cy="800100"/>
                <wp:effectExtent l="0" t="0" r="3175" b="4445"/>
                <wp:wrapTopAndBottom/>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3C345" w14:textId="77777777" w:rsidR="006F1656" w:rsidRPr="0086667A" w:rsidRDefault="006F1656"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6F1656" w:rsidRPr="0086667A" w:rsidRDefault="006F1656"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4" o:spid="_x0000_s1036" type="#_x0000_t202" style="position:absolute;left:0;text-align:left;margin-left:424.8pt;margin-top:56.8pt;width:95.25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8aXfQIAAAk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" stroked="f">
                <v:textbox inset="0,0,0,0">
                  <w:txbxContent>
                    <w:p w14:paraId="5863C345" w14:textId="77777777" w:rsidR="006F1656" w:rsidRPr="0086667A" w:rsidRDefault="006F1656"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6F1656" w:rsidRPr="0086667A" w:rsidRDefault="006F1656"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073"/>
        <w:gridCol w:w="1991"/>
        <w:gridCol w:w="1990"/>
        <w:gridCol w:w="1990"/>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75274048" w:rsidR="0086667A" w:rsidRDefault="000651A7" w:rsidP="0086667A">
      <w:pPr>
        <w:pStyle w:val="fig"/>
      </w:pPr>
      <w:r>
        <w:rPr>
          <w:noProof/>
          <w:lang w:val="en-US" w:eastAsia="en-US"/>
        </w:rPr>
        <mc:AlternateContent>
          <mc:Choice Requires="wps">
            <w:drawing>
              <wp:anchor distT="0" distB="0" distL="114300" distR="114300" simplePos="0" relativeHeight="251673088" behindDoc="0" locked="0" layoutInCell="1" allowOverlap="1" wp14:anchorId="1257A386" wp14:editId="114A9448">
                <wp:simplePos x="0" y="0"/>
                <wp:positionH relativeFrom="column">
                  <wp:posOffset>5394960</wp:posOffset>
                </wp:positionH>
                <wp:positionV relativeFrom="paragraph">
                  <wp:posOffset>508635</wp:posOffset>
                </wp:positionV>
                <wp:extent cx="1209675" cy="723900"/>
                <wp:effectExtent l="0" t="0" r="3175" b="4445"/>
                <wp:wrapTopAndBottom/>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723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605FD1" w14:textId="77777777" w:rsidR="006F1656" w:rsidRPr="0086667A" w:rsidRDefault="006F1656"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6F1656" w:rsidRPr="0086667A" w:rsidRDefault="006F1656"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5" o:spid="_x0000_s1037" type="#_x0000_t202" style="position:absolute;left:0;text-align:left;margin-left:424.8pt;margin-top:40.05pt;width:95.25pt;height:5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9RFfgIAAAk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" stroked="f">
                <v:textbox inset="0,0,0,0">
                  <w:txbxContent>
                    <w:p w14:paraId="3C605FD1" w14:textId="77777777" w:rsidR="006F1656" w:rsidRPr="0086667A" w:rsidRDefault="006F1656"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6F1656" w:rsidRPr="0086667A" w:rsidRDefault="006F1656"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680"/>
        <w:gridCol w:w="2682"/>
        <w:gridCol w:w="2682"/>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3 mGs/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48 mGs/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lastRenderedPageBreak/>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26" w:name="_Toc407756009"/>
      <w:r>
        <w:t>Selección de protocolo de comunicación</w:t>
      </w:r>
      <w:bookmarkEnd w:id="226"/>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r w:rsidR="004160ED" w:rsidRPr="004160ED">
        <w:rPr>
          <w:i/>
        </w:rPr>
        <w:t>wafle</w:t>
      </w:r>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r w:rsidR="00507C12">
        <w:t>mu</w:t>
      </w:r>
      <w:r w:rsidR="00A34C60">
        <w:t>l</w:t>
      </w:r>
      <w:r w:rsidR="00507C12">
        <w:t>tifilar apantallado AWG 24 y AWG 32</w:t>
      </w:r>
      <w:r>
        <w:t xml:space="preserve">. En consideración de las características de movilidad del dispositivo, el cable plano es más flexible, permitiendo mayor comodidad a la hora de realizar </w:t>
      </w:r>
      <w:r w:rsidR="00123592">
        <w:t>movimientos</w:t>
      </w:r>
      <w:r>
        <w:t>.</w:t>
      </w:r>
    </w:p>
    <w:p w14:paraId="48DEECB2" w14:textId="77777777" w:rsidR="001C567E" w:rsidRDefault="001C567E" w:rsidP="001C567E">
      <w:pPr>
        <w:pStyle w:val="normalhere"/>
        <w:rPr>
          <w:u w:val="single"/>
        </w:rPr>
      </w:pPr>
    </w:p>
    <w:p w14:paraId="06C9B8FC" w14:textId="77777777" w:rsidR="007168CE" w:rsidRPr="001C567E" w:rsidRDefault="007168CE" w:rsidP="001C567E">
      <w:pPr>
        <w:pStyle w:val="normalhere"/>
        <w:rPr>
          <w:u w:val="single"/>
        </w:rPr>
      </w:pPr>
    </w:p>
    <w:p w14:paraId="6742F0D7" w14:textId="5846F5BF" w:rsidR="005130B7" w:rsidRDefault="005130B7" w:rsidP="00F94BED">
      <w:pPr>
        <w:pStyle w:val="Ttulo3"/>
      </w:pPr>
      <w:bookmarkStart w:id="227" w:name="_Toc407756010"/>
      <w:r>
        <w:t>Selección de la plataforma de desarrollo</w:t>
      </w:r>
      <w:bookmarkEnd w:id="227"/>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xml:space="preserve">) permite </w:t>
      </w:r>
      <w:r w:rsidR="001F3C0F">
        <w:lastRenderedPageBreak/>
        <w:t>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lastRenderedPageBreak/>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19"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El framework Autobah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Nucleo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077777B8" w14:textId="466BFF0C" w:rsidR="009B2B56" w:rsidRDefault="006F452E" w:rsidP="007168CE">
      <w:pPr>
        <w:pStyle w:val="normalhere"/>
        <w:numPr>
          <w:ilvl w:val="0"/>
          <w:numId w:val="8"/>
        </w:numPr>
      </w:pPr>
      <w:r>
        <w:t>Raspberry Pi (</w:t>
      </w:r>
      <w:r w:rsidR="001F3C0F">
        <w:t>Modelo B revisión 2</w:t>
      </w:r>
      <w:r>
        <w:t>)</w:t>
      </w:r>
      <w:r w:rsidR="001F3C0F">
        <w:t>: provee un sistema de Linux embebido sobre un procesador ARM1176JZF-S (ARMv6k), junto a un procesador de gráficos Broadcom VideoCore IV, entregan grandes capacidades de procesamiento y almacenamiento. Dispone de GPIO que permiten establecer comunicación UART, I</w:t>
      </w:r>
      <w:r w:rsidR="00C712BB">
        <w:t xml:space="preserve">2C y SPI con otros dispositivos, además de correr distribuciones como GNU/Linux </w:t>
      </w:r>
      <w:r w:rsidR="00211340">
        <w:t>Debían</w:t>
      </w:r>
      <w:r w:rsidR="00C712BB">
        <w:t xml:space="preserve"> para ARM, permite conexión a otros dispositivos a través de Ethernet o USB.</w:t>
      </w:r>
    </w:p>
    <w:p w14:paraId="19E1179A" w14:textId="3ACDE706" w:rsidR="009B2B56" w:rsidRDefault="009B2B56" w:rsidP="00857942">
      <w:pPr>
        <w:pStyle w:val="normalhere"/>
        <w:ind w:left="720"/>
      </w:pPr>
      <w:r>
        <w:t>La plataforma de desarrollo RPi (Raspberry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xml:space="preserve">. Es necesario portar el controlador del </w:t>
      </w:r>
      <w:r>
        <w:lastRenderedPageBreak/>
        <w:t>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F542CDA" w:rsidR="00D72EB1" w:rsidRDefault="000651A7" w:rsidP="00D72EB1">
      <w:pPr>
        <w:pStyle w:val="normalhere"/>
        <w:ind w:left="720"/>
      </w:pPr>
      <w:r>
        <w:rPr>
          <w:noProof/>
          <w:lang w:val="en-US" w:eastAsia="en-US"/>
        </w:rPr>
        <mc:AlternateContent>
          <mc:Choice Requires="wps">
            <w:drawing>
              <wp:anchor distT="0" distB="0" distL="114300" distR="114300" simplePos="0" relativeHeight="251662848" behindDoc="0" locked="0" layoutInCell="1" allowOverlap="1" wp14:anchorId="5EDF4AA9" wp14:editId="1451C08A">
                <wp:simplePos x="0" y="0"/>
                <wp:positionH relativeFrom="column">
                  <wp:posOffset>5248910</wp:posOffset>
                </wp:positionH>
                <wp:positionV relativeFrom="paragraph">
                  <wp:posOffset>2315210</wp:posOffset>
                </wp:positionV>
                <wp:extent cx="1206500" cy="679450"/>
                <wp:effectExtent l="3175" t="0" r="0" b="0"/>
                <wp:wrapTopAndBottom/>
                <wp:docPr id="2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79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3FDAC8" w14:textId="77777777" w:rsidR="006F1656" w:rsidRPr="00B95FA4" w:rsidRDefault="006F1656" w:rsidP="007630A7">
                            <w:pPr>
                              <w:pStyle w:val="fig"/>
                              <w:pBdr>
                                <w:bottom w:val="single" w:sz="8" w:space="1" w:color="auto"/>
                              </w:pBdr>
                              <w:spacing w:after="0"/>
                              <w:jc w:val="both"/>
                              <w:rPr>
                                <w:b/>
                                <w:i w:val="0"/>
                                <w:sz w:val="20"/>
                                <w:szCs w:val="20"/>
                              </w:rPr>
                            </w:pPr>
                            <w:bookmarkStart w:id="22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Pr>
                                <w:b/>
                                <w:i w:val="0"/>
                                <w:noProof/>
                                <w:sz w:val="20"/>
                                <w:szCs w:val="20"/>
                              </w:rPr>
                              <w:t>8</w:t>
                            </w:r>
                            <w:r w:rsidRPr="00B95FA4">
                              <w:rPr>
                                <w:b/>
                                <w:i w:val="0"/>
                                <w:noProof/>
                                <w:sz w:val="20"/>
                                <w:szCs w:val="20"/>
                              </w:rPr>
                              <w:fldChar w:fldCharType="end"/>
                            </w:r>
                            <w:bookmarkEnd w:id="228"/>
                            <w:r w:rsidRPr="00B95FA4">
                              <w:rPr>
                                <w:b/>
                                <w:i w:val="0"/>
                                <w:sz w:val="20"/>
                                <w:szCs w:val="20"/>
                              </w:rPr>
                              <w:t>.</w:t>
                            </w:r>
                          </w:p>
                          <w:p w14:paraId="37402BEF" w14:textId="43915259" w:rsidR="006F1656" w:rsidRPr="007630A7" w:rsidRDefault="006F1656"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F4AA9" id="Text Box 22" o:spid="_x0000_s1038" type="#_x0000_t202" style="position:absolute;left:0;text-align:left;margin-left:413.3pt;margin-top:182.3pt;width:95pt;height:5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" stroked="f">
                <v:textbox inset="0,0,0,0">
                  <w:txbxContent>
                    <w:p w14:paraId="5C3FDAC8" w14:textId="77777777" w:rsidR="006F1656" w:rsidRPr="00B95FA4" w:rsidRDefault="006F1656" w:rsidP="007630A7">
                      <w:pPr>
                        <w:pStyle w:val="fig"/>
                        <w:pBdr>
                          <w:bottom w:val="single" w:sz="8" w:space="1" w:color="auto"/>
                        </w:pBdr>
                        <w:spacing w:after="0"/>
                        <w:jc w:val="both"/>
                        <w:rPr>
                          <w:b/>
                          <w:i w:val="0"/>
                          <w:sz w:val="20"/>
                          <w:szCs w:val="20"/>
                        </w:rPr>
                      </w:pPr>
                      <w:bookmarkStart w:id="23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Pr>
                          <w:b/>
                          <w:i w:val="0"/>
                          <w:noProof/>
                          <w:sz w:val="20"/>
                          <w:szCs w:val="20"/>
                        </w:rPr>
                        <w:t>8</w:t>
                      </w:r>
                      <w:r w:rsidRPr="00B95FA4">
                        <w:rPr>
                          <w:b/>
                          <w:i w:val="0"/>
                          <w:noProof/>
                          <w:sz w:val="20"/>
                          <w:szCs w:val="20"/>
                        </w:rPr>
                        <w:fldChar w:fldCharType="end"/>
                      </w:r>
                      <w:bookmarkEnd w:id="238"/>
                      <w:r w:rsidRPr="00B95FA4">
                        <w:rPr>
                          <w:b/>
                          <w:i w:val="0"/>
                          <w:sz w:val="20"/>
                          <w:szCs w:val="20"/>
                        </w:rPr>
                        <w:t>.</w:t>
                      </w:r>
                    </w:p>
                    <w:p w14:paraId="37402BEF" w14:textId="43915259" w:rsidR="006F1656" w:rsidRPr="007630A7" w:rsidRDefault="006F1656"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 xml:space="preserve">Diagrama de conexión básica de la plataforma </w:t>
                      </w:r>
                      <w:proofErr w:type="spellStart"/>
                      <w:r w:rsidRPr="007630A7">
                        <w:rPr>
                          <w:i w:val="0"/>
                          <w:sz w:val="20"/>
                          <w:szCs w:val="20"/>
                        </w:rPr>
                        <w:t>Raspberry</w:t>
                      </w:r>
                      <w:proofErr w:type="spellEnd"/>
                      <w:r w:rsidRPr="007630A7">
                        <w:rPr>
                          <w:i w:val="0"/>
                          <w:sz w:val="20"/>
                          <w:szCs w:val="20"/>
                        </w:rPr>
                        <w:t xml:space="preserve"> Pi</w:t>
                      </w:r>
                      <w:r>
                        <w:rPr>
                          <w:i w:val="0"/>
                          <w:sz w:val="20"/>
                          <w:szCs w:val="20"/>
                        </w:rPr>
                        <w:t>.</w:t>
                      </w:r>
                    </w:p>
                  </w:txbxContent>
                </v:textbox>
                <w10:wrap type="topAndBottom"/>
              </v:shape>
            </w:pict>
          </mc:Fallback>
        </mc:AlternateContent>
      </w:r>
      <w:r w:rsidR="007168CE">
        <w:rPr>
          <w:noProof/>
          <w:lang w:val="en-US" w:eastAsia="en-US"/>
        </w:rPr>
        <w:drawing>
          <wp:anchor distT="0" distB="0" distL="114300" distR="114300" simplePos="0" relativeHeight="251651584" behindDoc="0" locked="0" layoutInCell="1" allowOverlap="1" wp14:anchorId="71F73820" wp14:editId="5B9FDE5F">
            <wp:simplePos x="0" y="0"/>
            <wp:positionH relativeFrom="column">
              <wp:posOffset>35560</wp:posOffset>
            </wp:positionH>
            <wp:positionV relativeFrom="paragraph">
              <wp:posOffset>401955</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p>
    <w:p w14:paraId="6FA89836" w14:textId="10A3DA2E" w:rsidR="009D06C0" w:rsidRPr="009D06C0" w:rsidRDefault="00582042" w:rsidP="009D06C0">
      <w:pPr>
        <w:pStyle w:val="Ttulo3"/>
      </w:pPr>
      <w:bookmarkStart w:id="229" w:name="_Toc407756011"/>
      <w:r>
        <w:t>Hardware del dispositivo</w:t>
      </w:r>
      <w:bookmarkEnd w:id="229"/>
    </w:p>
    <w:p w14:paraId="519681D8" w14:textId="00E3E500" w:rsidR="009D06C0" w:rsidRDefault="009D06C0" w:rsidP="00FF7D6E">
      <w:pPr>
        <w:pStyle w:val="normalhere"/>
        <w:ind w:firstLine="288"/>
      </w:pPr>
      <w:r>
        <w:t xml:space="preserve">El objetivo de utilizar una plataforma de desarrollo es realizar los prototipos con la menor cantidad de desarrollo de Hardware. </w:t>
      </w:r>
      <w:r w:rsidR="00002742">
        <w:t>En l</w:t>
      </w:r>
      <w:r>
        <w:t xml:space="preserve">a </w:t>
      </w:r>
      <w:r w:rsidR="00002742">
        <w:fldChar w:fldCharType="begin"/>
      </w:r>
      <w:r w:rsidR="00002742">
        <w:instrText xml:space="preserve"> REF _Ref404152229 \h </w:instrText>
      </w:r>
      <w:r w:rsidR="00002742">
        <w:fldChar w:fldCharType="separate"/>
      </w:r>
      <w:r w:rsidR="00CA29B9">
        <w:t xml:space="preserve">Figura </w:t>
      </w:r>
      <w:r w:rsidR="00CA29B9">
        <w:rPr>
          <w:noProof/>
        </w:rPr>
        <w:t>8</w:t>
      </w:r>
      <w:r w:rsidR="00002742">
        <w:fldChar w:fldCharType="end"/>
      </w:r>
      <w:r>
        <w:t xml:space="preserve"> </w:t>
      </w:r>
      <w:r w:rsidR="00002742">
        <w:t xml:space="preserve">se observan </w:t>
      </w:r>
      <w:r>
        <w:t>los componentes de la plataform</w:t>
      </w:r>
      <w:r w:rsidR="00002742">
        <w:t>a, junto con las conexiones básicas para hacer funcionar la plataforma</w:t>
      </w:r>
      <w:r>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r w:rsidR="00093B1A" w:rsidRPr="00093B1A">
        <w:rPr>
          <w:i/>
        </w:rPr>
        <w:t>breakout board</w:t>
      </w:r>
      <w:r w:rsidR="00093B1A">
        <w:t xml:space="preserve"> para el multiplexor PCA9547, debido a que su 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xml:space="preserve">. Esto permitirá portabilidad a </w:t>
      </w:r>
      <w:r>
        <w:lastRenderedPageBreak/>
        <w:t>las plataformas de desarrollo ya utilizadas, específicamente la plataforma Nucleo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79010812" w14:textId="1FB2A9ED" w:rsidR="00857942" w:rsidRDefault="00857942" w:rsidP="000651A7">
      <w:pPr>
        <w:pStyle w:val="normalhere"/>
        <w:ind w:firstLine="288"/>
      </w:pPr>
      <w:r>
        <w:rPr>
          <w:noProof/>
          <w:lang w:val="en-US" w:eastAsia="en-US"/>
        </w:rPr>
        <w:drawing>
          <wp:anchor distT="0" distB="0" distL="114300" distR="114300" simplePos="0" relativeHeight="251650560"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21">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0651A7">
        <w:rPr>
          <w:noProof/>
          <w:lang w:val="en-US" w:eastAsia="en-US"/>
        </w:rPr>
        <mc:AlternateContent>
          <mc:Choice Requires="wps">
            <w:drawing>
              <wp:anchor distT="0" distB="0" distL="114300" distR="114300" simplePos="0" relativeHeight="251655680" behindDoc="0" locked="0" layoutInCell="1" allowOverlap="1" wp14:anchorId="2DD318BE" wp14:editId="23B63241">
                <wp:simplePos x="0" y="0"/>
                <wp:positionH relativeFrom="column">
                  <wp:posOffset>-1436370</wp:posOffset>
                </wp:positionH>
                <wp:positionV relativeFrom="paragraph">
                  <wp:posOffset>3173095</wp:posOffset>
                </wp:positionV>
                <wp:extent cx="1206500" cy="615950"/>
                <wp:effectExtent l="0" t="635" r="0" b="2540"/>
                <wp:wrapTopAndBottom/>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0055F" w14:textId="77777777" w:rsidR="006F1656" w:rsidRPr="00B12B2A" w:rsidRDefault="006F1656" w:rsidP="00B12B2A">
                            <w:pPr>
                              <w:pStyle w:val="fig"/>
                              <w:spacing w:after="0"/>
                              <w:jc w:val="both"/>
                              <w:rPr>
                                <w:b/>
                                <w:i w:val="0"/>
                                <w:sz w:val="20"/>
                                <w:szCs w:val="20"/>
                              </w:rPr>
                            </w:pPr>
                            <w:bookmarkStart w:id="230"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Pr>
                                <w:b/>
                                <w:i w:val="0"/>
                                <w:noProof/>
                                <w:sz w:val="20"/>
                                <w:szCs w:val="20"/>
                              </w:rPr>
                              <w:t>9</w:t>
                            </w:r>
                            <w:r w:rsidRPr="00B12B2A">
                              <w:rPr>
                                <w:b/>
                                <w:i w:val="0"/>
                                <w:noProof/>
                                <w:sz w:val="20"/>
                                <w:szCs w:val="20"/>
                              </w:rPr>
                              <w:fldChar w:fldCharType="end"/>
                            </w:r>
                            <w:bookmarkEnd w:id="230"/>
                            <w:r w:rsidRPr="00B12B2A">
                              <w:rPr>
                                <w:b/>
                                <w:i w:val="0"/>
                                <w:sz w:val="20"/>
                                <w:szCs w:val="20"/>
                              </w:rPr>
                              <w:t>.</w:t>
                            </w:r>
                          </w:p>
                          <w:p w14:paraId="1668FCC7" w14:textId="305B8F33" w:rsidR="006F1656" w:rsidRPr="00B12B2A" w:rsidRDefault="006F1656"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318BE" id="Text Box 9" o:spid="_x0000_s1039" type="#_x0000_t202" style="position:absolute;left:0;text-align:left;margin-left:-113.1pt;margin-top:249.85pt;width:95pt;height: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" stroked="f">
                <v:textbox inset="0,0,0,0">
                  <w:txbxContent>
                    <w:p w14:paraId="2F50055F" w14:textId="77777777" w:rsidR="006F1656" w:rsidRPr="00B12B2A" w:rsidRDefault="006F1656" w:rsidP="00B12B2A">
                      <w:pPr>
                        <w:pStyle w:val="fig"/>
                        <w:spacing w:after="0"/>
                        <w:jc w:val="both"/>
                        <w:rPr>
                          <w:b/>
                          <w:i w:val="0"/>
                          <w:sz w:val="20"/>
                          <w:szCs w:val="20"/>
                        </w:rPr>
                      </w:pPr>
                      <w:bookmarkStart w:id="241"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Pr>
                          <w:b/>
                          <w:i w:val="0"/>
                          <w:noProof/>
                          <w:sz w:val="20"/>
                          <w:szCs w:val="20"/>
                        </w:rPr>
                        <w:t>9</w:t>
                      </w:r>
                      <w:r w:rsidRPr="00B12B2A">
                        <w:rPr>
                          <w:b/>
                          <w:i w:val="0"/>
                          <w:noProof/>
                          <w:sz w:val="20"/>
                          <w:szCs w:val="20"/>
                        </w:rPr>
                        <w:fldChar w:fldCharType="end"/>
                      </w:r>
                      <w:bookmarkEnd w:id="241"/>
                      <w:r w:rsidRPr="00B12B2A">
                        <w:rPr>
                          <w:b/>
                          <w:i w:val="0"/>
                          <w:sz w:val="20"/>
                          <w:szCs w:val="20"/>
                        </w:rPr>
                        <w:t>.</w:t>
                      </w:r>
                    </w:p>
                    <w:p w14:paraId="1668FCC7" w14:textId="305B8F33" w:rsidR="006F1656" w:rsidRPr="00B12B2A" w:rsidRDefault="006F1656"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proofErr w:type="spellStart"/>
                      <w:r w:rsidRPr="007234C3">
                        <w:rPr>
                          <w:sz w:val="20"/>
                          <w:szCs w:val="20"/>
                        </w:rPr>
                        <w:t>enclosure</w:t>
                      </w:r>
                      <w:proofErr w:type="spellEnd"/>
                      <w:r w:rsidRPr="00B12B2A">
                        <w:rPr>
                          <w:i w:val="0"/>
                          <w:sz w:val="20"/>
                          <w:szCs w:val="20"/>
                        </w:rPr>
                        <w:t xml:space="preserve"> para LSM9DS0.</w:t>
                      </w:r>
                    </w:p>
                  </w:txbxContent>
                </v:textbox>
                <w10:wrap type="topAndBottom"/>
              </v:shape>
            </w:pict>
          </mc:Fallback>
        </mc:AlternateContent>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072D2">
        <w:fldChar w:fldCharType="begin"/>
      </w:r>
      <w:r w:rsidR="000072D2">
        <w:instrText xml:space="preserve"> REF _Ref404156053 \h </w:instrText>
      </w:r>
      <w:r w:rsidR="000072D2">
        <w:fldChar w:fldCharType="separate"/>
      </w:r>
      <w:r w:rsidR="00CA29B9">
        <w:t xml:space="preserve">Figura </w:t>
      </w:r>
      <w:r w:rsidR="00CA29B9">
        <w:rPr>
          <w:noProof/>
        </w:rPr>
        <w:t>9</w:t>
      </w:r>
      <w:r w:rsidR="000072D2">
        <w:fldChar w:fldCharType="end"/>
      </w:r>
      <w:r w:rsidR="000072D2">
        <w:t xml:space="preserve">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3E22AF8B" w14:textId="77777777" w:rsidR="000651A7" w:rsidRDefault="000651A7" w:rsidP="000651A7">
      <w:pPr>
        <w:pStyle w:val="normalhere"/>
        <w:ind w:firstLine="288"/>
      </w:pPr>
    </w:p>
    <w:p w14:paraId="1D63AD61" w14:textId="77777777" w:rsidR="000651A7" w:rsidRDefault="000651A7" w:rsidP="000651A7">
      <w:pPr>
        <w:pStyle w:val="normalhere"/>
        <w:ind w:firstLine="288"/>
      </w:pPr>
    </w:p>
    <w:p w14:paraId="0655F2F7" w14:textId="18162752" w:rsidR="00FF087D" w:rsidRDefault="00FF087D" w:rsidP="00FB52CD">
      <w:pPr>
        <w:pStyle w:val="Ttulo3"/>
      </w:pPr>
      <w:bookmarkStart w:id="231" w:name="_Toc407756012"/>
      <w:r>
        <w:t>Firmware del dispositivo</w:t>
      </w:r>
      <w:bookmarkEnd w:id="231"/>
    </w:p>
    <w:p w14:paraId="54B21F4D" w14:textId="628E1F91" w:rsidR="007234C3" w:rsidRDefault="00D075B9" w:rsidP="00D73BBF">
      <w:pPr>
        <w:pStyle w:val="normalhere"/>
        <w:ind w:left="720" w:firstLine="144"/>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apt-get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MODE="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lastRenderedPageBreak/>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r w:rsidR="009A017E">
        <w:t>ó</w:t>
      </w:r>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options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git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make</w:t>
      </w:r>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sudo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DE672A">
        <w:rPr>
          <w:rFonts w:ascii="Consolas" w:hAnsi="Consolas" w:cs="Consolas"/>
          <w:sz w:val="18"/>
          <w:szCs w:val="18"/>
        </w:rPr>
        <w:t>apt-get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32" w:name="_Toc407756013"/>
      <w:r>
        <w:t>Software del dispositivo</w:t>
      </w:r>
      <w:bookmarkEnd w:id="232"/>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r w:rsidR="00087FE9" w:rsidRPr="00F46351">
        <w:rPr>
          <w:i/>
        </w:rPr>
        <w:t>stamp</w:t>
      </w:r>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r>
        <w:lastRenderedPageBreak/>
        <w:t>Matplotlib</w:t>
      </w:r>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r>
        <w:t xml:space="preserve">PyQwt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r>
        <w:t xml:space="preserve">PyQtGraph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57ED268D" w:rsidR="00693B8B" w:rsidRDefault="004008F7" w:rsidP="00FF7D6E">
      <w:pPr>
        <w:pStyle w:val="normalhere"/>
        <w:ind w:firstLine="288"/>
      </w:pPr>
      <w:r>
        <w:t xml:space="preserve">Por las razones </w:t>
      </w:r>
      <w:r w:rsidR="008E3A96">
        <w:t>expuestas</w:t>
      </w:r>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mientras que la librería PyQtGraph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796781">
        <w:fldChar w:fldCharType="begin"/>
      </w:r>
      <w:r w:rsidR="00796781">
        <w:instrText xml:space="preserve"> REF _Ref404230632 \h </w:instrText>
      </w:r>
      <w:r w:rsidR="00796781">
        <w:fldChar w:fldCharType="separate"/>
      </w:r>
      <w:r w:rsidR="00CA29B9">
        <w:t xml:space="preserve">Figura </w:t>
      </w:r>
      <w:r w:rsidR="00CA29B9">
        <w:rPr>
          <w:noProof/>
        </w:rPr>
        <w:t>10</w:t>
      </w:r>
      <w:r w:rsidR="00796781">
        <w:fldChar w:fldCharType="end"/>
      </w:r>
      <w:r w:rsidR="00796781">
        <w:t xml:space="preserve"> 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2"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r>
        <w:t>Blender,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r>
        <w:t xml:space="preserve">OpenGL es una de las bases para cualquier aplicación en 3D. Sin embargo, la curva de aprendizaje sobre cómo se debe ejecutar los movimientos, y las acciones sobre las matrices de estado pueden volver la programación confusa. Utilizando herramientas como GLUT, </w:t>
      </w:r>
      <w:r w:rsidR="00670753">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w:t>
      </w:r>
      <w:r>
        <w:lastRenderedPageBreak/>
        <w:t xml:space="preserve">procesamiento se volvían inestables. En este aspecto, la comunicación de los datos entre diferentes procesos no es trivial, y para poder mantenerlos accesibles desde diferentes procesos se implementaron </w:t>
      </w:r>
      <w:r w:rsidRPr="00670753">
        <w:rPr>
          <w:i/>
        </w:rPr>
        <w:t>queues</w:t>
      </w:r>
      <w:r>
        <w:t xml:space="preserve">, que son también proporcionados por la librería </w:t>
      </w:r>
      <w:r w:rsidRPr="00670753">
        <w:rPr>
          <w:i/>
        </w:rPr>
        <w:t>multiprocessing</w:t>
      </w:r>
      <w:r>
        <w:t>.</w:t>
      </w:r>
    </w:p>
    <w:p w14:paraId="04F058E2" w14:textId="6F17A7D3" w:rsidR="000C1BC7" w:rsidRDefault="000651A7" w:rsidP="00670753">
      <w:pPr>
        <w:pStyle w:val="normalhere"/>
      </w:pPr>
      <w:r>
        <w:rPr>
          <w:noProof/>
          <w:lang w:val="en-US" w:eastAsia="en-US"/>
        </w:rPr>
        <mc:AlternateContent>
          <mc:Choice Requires="wps">
            <w:drawing>
              <wp:anchor distT="0" distB="0" distL="114300" distR="114300" simplePos="0" relativeHeight="251667968" behindDoc="0" locked="0" layoutInCell="1" allowOverlap="1" wp14:anchorId="50F7760D" wp14:editId="6F496E41">
                <wp:simplePos x="0" y="0"/>
                <wp:positionH relativeFrom="column">
                  <wp:posOffset>5293360</wp:posOffset>
                </wp:positionH>
                <wp:positionV relativeFrom="paragraph">
                  <wp:posOffset>2797810</wp:posOffset>
                </wp:positionV>
                <wp:extent cx="1238250" cy="1130300"/>
                <wp:effectExtent l="0" t="0" r="0" b="3175"/>
                <wp:wrapTopAndBottom/>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13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CCE99" w14:textId="77777777" w:rsidR="006F1656" w:rsidRPr="007234C3" w:rsidRDefault="006F1656" w:rsidP="007234C3">
                            <w:pPr>
                              <w:pStyle w:val="fig"/>
                              <w:spacing w:after="0"/>
                              <w:jc w:val="both"/>
                              <w:rPr>
                                <w:b/>
                                <w:i w:val="0"/>
                                <w:sz w:val="20"/>
                                <w:szCs w:val="20"/>
                              </w:rPr>
                            </w:pPr>
                            <w:bookmarkStart w:id="233"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Pr>
                                <w:b/>
                                <w:i w:val="0"/>
                                <w:noProof/>
                                <w:sz w:val="20"/>
                                <w:szCs w:val="20"/>
                              </w:rPr>
                              <w:t>10</w:t>
                            </w:r>
                            <w:r w:rsidRPr="007234C3">
                              <w:rPr>
                                <w:b/>
                                <w:i w:val="0"/>
                                <w:noProof/>
                                <w:sz w:val="20"/>
                                <w:szCs w:val="20"/>
                              </w:rPr>
                              <w:fldChar w:fldCharType="end"/>
                            </w:r>
                            <w:bookmarkEnd w:id="233"/>
                            <w:r w:rsidRPr="007234C3">
                              <w:rPr>
                                <w:b/>
                                <w:i w:val="0"/>
                                <w:sz w:val="20"/>
                                <w:szCs w:val="20"/>
                              </w:rPr>
                              <w:t>.</w:t>
                            </w:r>
                          </w:p>
                          <w:p w14:paraId="4078A2C5" w14:textId="1BAEC07D" w:rsidR="006F1656" w:rsidRPr="007234C3" w:rsidRDefault="006F1656"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7760D" id="Text Box 29" o:spid="_x0000_s1040" type="#_x0000_t202" style="position:absolute;left:0;text-align:left;margin-left:416.8pt;margin-top:220.3pt;width:97.5pt;height:8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" stroked="f">
                <v:textbox inset="0,0,0,0">
                  <w:txbxContent>
                    <w:p w14:paraId="759CCE99" w14:textId="77777777" w:rsidR="006F1656" w:rsidRPr="007234C3" w:rsidRDefault="006F1656" w:rsidP="007234C3">
                      <w:pPr>
                        <w:pStyle w:val="fig"/>
                        <w:spacing w:after="0"/>
                        <w:jc w:val="both"/>
                        <w:rPr>
                          <w:b/>
                          <w:i w:val="0"/>
                          <w:sz w:val="20"/>
                          <w:szCs w:val="20"/>
                        </w:rPr>
                      </w:pPr>
                      <w:bookmarkStart w:id="245"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Pr>
                          <w:b/>
                          <w:i w:val="0"/>
                          <w:noProof/>
                          <w:sz w:val="20"/>
                          <w:szCs w:val="20"/>
                        </w:rPr>
                        <w:t>10</w:t>
                      </w:r>
                      <w:r w:rsidRPr="007234C3">
                        <w:rPr>
                          <w:b/>
                          <w:i w:val="0"/>
                          <w:noProof/>
                          <w:sz w:val="20"/>
                          <w:szCs w:val="20"/>
                        </w:rPr>
                        <w:fldChar w:fldCharType="end"/>
                      </w:r>
                      <w:bookmarkEnd w:id="245"/>
                      <w:r w:rsidRPr="007234C3">
                        <w:rPr>
                          <w:b/>
                          <w:i w:val="0"/>
                          <w:sz w:val="20"/>
                          <w:szCs w:val="20"/>
                        </w:rPr>
                        <w:t>.</w:t>
                      </w:r>
                    </w:p>
                    <w:p w14:paraId="4078A2C5" w14:textId="1BAEC07D" w:rsidR="006F1656" w:rsidRPr="007234C3" w:rsidRDefault="006F1656"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 xml:space="preserve">Interfaz gráfica de </w:t>
                      </w:r>
                      <w:proofErr w:type="spellStart"/>
                      <w:r w:rsidRPr="007234C3">
                        <w:rPr>
                          <w:i w:val="0"/>
                          <w:sz w:val="20"/>
                          <w:szCs w:val="20"/>
                        </w:rPr>
                        <w:t>RTGraph</w:t>
                      </w:r>
                      <w:proofErr w:type="spellEnd"/>
                      <w:r w:rsidRPr="007234C3">
                        <w:rPr>
                          <w:i w:val="0"/>
                          <w:sz w:val="20"/>
                          <w:szCs w:val="20"/>
                        </w:rPr>
                        <w:t xml:space="preserve"> modificada para graficar aceleración, velocidad angular, flujo magnético, fusión de sensores y aceleración lineal.</w:t>
                      </w:r>
                    </w:p>
                  </w:txbxContent>
                </v:textbox>
                <w10:wrap type="topAndBottom"/>
              </v:shape>
            </w:pict>
          </mc:Fallback>
        </mc:AlternateContent>
      </w:r>
      <w:r w:rsidR="007234C3">
        <w:rPr>
          <w:noProof/>
          <w:lang w:val="en-US" w:eastAsia="en-US"/>
        </w:rPr>
        <w:drawing>
          <wp:anchor distT="0" distB="0" distL="114300" distR="114300" simplePos="0" relativeHeight="251640320"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E61470">
        <w:t>Figura 11</w:t>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3220F2D6" w:rsidR="000B1281" w:rsidRDefault="00C36613" w:rsidP="00FF7D6E">
      <w:pPr>
        <w:pStyle w:val="normalhere"/>
        <w:ind w:firstLine="288"/>
      </w:pPr>
      <w:r>
        <w:rPr>
          <w:noProof/>
          <w:lang w:val="en-US" w:eastAsia="en-US"/>
        </w:rPr>
        <w:lastRenderedPageBreak/>
        <w:drawing>
          <wp:anchor distT="0" distB="0" distL="114300" distR="114300" simplePos="0" relativeHeight="251643392"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68992" behindDoc="0" locked="0" layoutInCell="1" allowOverlap="1" wp14:anchorId="401AAD9A" wp14:editId="06EC4BB4">
                <wp:simplePos x="0" y="0"/>
                <wp:positionH relativeFrom="column">
                  <wp:posOffset>-1355090</wp:posOffset>
                </wp:positionH>
                <wp:positionV relativeFrom="paragraph">
                  <wp:posOffset>2391410</wp:posOffset>
                </wp:positionV>
                <wp:extent cx="1264920" cy="920750"/>
                <wp:effectExtent l="1905" t="0" r="0" b="0"/>
                <wp:wrapTopAndBottom/>
                <wp:docPr id="2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92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0FEF" w14:textId="77777777" w:rsidR="006F1656" w:rsidRPr="00B32380" w:rsidRDefault="006F1656" w:rsidP="00C36613">
                            <w:pPr>
                              <w:pStyle w:val="fig"/>
                              <w:pBdr>
                                <w:bottom w:val="single" w:sz="8" w:space="1" w:color="auto"/>
                              </w:pBdr>
                              <w:spacing w:after="0"/>
                              <w:jc w:val="both"/>
                              <w:rPr>
                                <w:b/>
                                <w:i w:val="0"/>
                                <w:sz w:val="20"/>
                                <w:szCs w:val="20"/>
                              </w:rPr>
                            </w:pPr>
                            <w:bookmarkStart w:id="234"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1</w:t>
                            </w:r>
                            <w:r w:rsidRPr="00B32380">
                              <w:rPr>
                                <w:b/>
                                <w:i w:val="0"/>
                                <w:noProof/>
                                <w:sz w:val="20"/>
                                <w:szCs w:val="20"/>
                              </w:rPr>
                              <w:fldChar w:fldCharType="end"/>
                            </w:r>
                            <w:bookmarkEnd w:id="234"/>
                            <w:r w:rsidRPr="00B32380">
                              <w:rPr>
                                <w:b/>
                                <w:i w:val="0"/>
                                <w:sz w:val="20"/>
                                <w:szCs w:val="20"/>
                              </w:rPr>
                              <w:t>.</w:t>
                            </w:r>
                          </w:p>
                          <w:p w14:paraId="5A82C117" w14:textId="23E5138D" w:rsidR="006F1656" w:rsidRPr="00C36613" w:rsidRDefault="006F1656"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AAD9A" id="Text Box 30" o:spid="_x0000_s1041" type="#_x0000_t202" style="position:absolute;left:0;text-align:left;margin-left:-106.7pt;margin-top:188.3pt;width:99.6pt;height: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kCfQIAAAk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" stroked="f">
                <v:textbox inset="0,0,0,0">
                  <w:txbxContent>
                    <w:p w14:paraId="2EF90FEF" w14:textId="77777777" w:rsidR="006F1656" w:rsidRPr="00B32380" w:rsidRDefault="006F1656" w:rsidP="00C36613">
                      <w:pPr>
                        <w:pStyle w:val="fig"/>
                        <w:pBdr>
                          <w:bottom w:val="single" w:sz="8" w:space="1" w:color="auto"/>
                        </w:pBdr>
                        <w:spacing w:after="0"/>
                        <w:jc w:val="both"/>
                        <w:rPr>
                          <w:b/>
                          <w:i w:val="0"/>
                          <w:sz w:val="20"/>
                          <w:szCs w:val="20"/>
                        </w:rPr>
                      </w:pPr>
                      <w:bookmarkStart w:id="247"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1</w:t>
                      </w:r>
                      <w:r w:rsidRPr="00B32380">
                        <w:rPr>
                          <w:b/>
                          <w:i w:val="0"/>
                          <w:noProof/>
                          <w:sz w:val="20"/>
                          <w:szCs w:val="20"/>
                        </w:rPr>
                        <w:fldChar w:fldCharType="end"/>
                      </w:r>
                      <w:bookmarkEnd w:id="247"/>
                      <w:r w:rsidRPr="00B32380">
                        <w:rPr>
                          <w:b/>
                          <w:i w:val="0"/>
                          <w:sz w:val="20"/>
                          <w:szCs w:val="20"/>
                        </w:rPr>
                        <w:t>.</w:t>
                      </w:r>
                    </w:p>
                    <w:p w14:paraId="5A82C117" w14:textId="23E5138D" w:rsidR="006F1656" w:rsidRPr="00C36613" w:rsidRDefault="006F1656"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 xml:space="preserve">Modelo brazo y antebrazo creado en </w:t>
                      </w:r>
                      <w:proofErr w:type="spellStart"/>
                      <w:r w:rsidRPr="00C36613">
                        <w:rPr>
                          <w:i w:val="0"/>
                          <w:sz w:val="20"/>
                          <w:szCs w:val="20"/>
                        </w:rPr>
                        <w:t>OpenGL</w:t>
                      </w:r>
                      <w:proofErr w:type="spellEnd"/>
                      <w:r w:rsidRPr="00C36613">
                        <w:rPr>
                          <w:i w:val="0"/>
                          <w:sz w:val="20"/>
                          <w:szCs w:val="20"/>
                        </w:rPr>
                        <w:t>. Las esferas simulan las articulaciones de hombro y codo.</w:t>
                      </w:r>
                    </w:p>
                  </w:txbxContent>
                </v:textbox>
                <w10:wrap type="topAndBottom"/>
              </v:shape>
            </w:pict>
          </mc:Fallback>
        </mc:AlternateConten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look and feel</w:t>
      </w:r>
      <w:r>
        <w:t xml:space="preserve"> amigable.</w:t>
      </w:r>
    </w:p>
    <w:p w14:paraId="1B4085F9" w14:textId="13E67440"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B32380">
        <w:t>Figura 12</w:t>
      </w:r>
      <w:r>
        <w:t xml:space="preserve"> muestra la visualización de la página web con un tamaño de ventana que permite visualizar todos los elementos, mientras que la </w:t>
      </w:r>
      <w:r w:rsidR="00B32380">
        <w:t xml:space="preserve">Figura 13 </w:t>
      </w:r>
      <w:r>
        <w:t>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r w:rsidR="008C4A14">
        <w:rPr>
          <w:i/>
        </w:rPr>
        <w:t>s</w:t>
      </w:r>
      <w:r w:rsidR="008C4A14" w:rsidRPr="007E57A6">
        <w:rPr>
          <w:i/>
        </w:rPr>
        <w:t>martphones</w:t>
      </w:r>
      <w:r w:rsidR="008C4A14">
        <w:t xml:space="preserve"> </w:t>
      </w:r>
      <w:r>
        <w:t xml:space="preserve">y </w:t>
      </w:r>
      <w:r w:rsidR="008C4A14">
        <w:rPr>
          <w:i/>
        </w:rPr>
        <w:t>t</w:t>
      </w:r>
      <w:r w:rsidR="008C4A14" w:rsidRPr="007E57A6">
        <w:rPr>
          <w:i/>
        </w:rPr>
        <w: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04B13A16" w:rsidR="00104BFD" w:rsidRDefault="000651A7" w:rsidP="00FF7D6E">
      <w:pPr>
        <w:pStyle w:val="normalhere"/>
        <w:ind w:firstLine="284"/>
      </w:pPr>
      <w:r>
        <w:rPr>
          <w:noProof/>
          <w:lang w:val="en-US" w:eastAsia="en-US"/>
        </w:rPr>
        <w:lastRenderedPageBreak/>
        <mc:AlternateContent>
          <mc:Choice Requires="wps">
            <w:drawing>
              <wp:anchor distT="0" distB="0" distL="114300" distR="114300" simplePos="0" relativeHeight="251665920" behindDoc="0" locked="0" layoutInCell="1" allowOverlap="1" wp14:anchorId="764148A0" wp14:editId="6738AF7D">
                <wp:simplePos x="0" y="0"/>
                <wp:positionH relativeFrom="column">
                  <wp:posOffset>5220970</wp:posOffset>
                </wp:positionH>
                <wp:positionV relativeFrom="paragraph">
                  <wp:posOffset>6169660</wp:posOffset>
                </wp:positionV>
                <wp:extent cx="1259840" cy="1225550"/>
                <wp:effectExtent l="3810" t="3175" r="3175" b="0"/>
                <wp:wrapTopAndBottom/>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25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FDCE7" w14:textId="129DBAFD" w:rsidR="006F1656" w:rsidRPr="00B32380" w:rsidRDefault="006F1656" w:rsidP="00C36613">
                            <w:pPr>
                              <w:pStyle w:val="fig"/>
                              <w:pBdr>
                                <w:bottom w:val="single" w:sz="8" w:space="1" w:color="auto"/>
                              </w:pBdr>
                              <w:spacing w:after="0"/>
                              <w:jc w:val="both"/>
                              <w:rPr>
                                <w:b/>
                                <w:i w:val="0"/>
                                <w:noProof/>
                                <w:sz w:val="20"/>
                                <w:szCs w:val="20"/>
                              </w:rPr>
                            </w:pPr>
                            <w:bookmarkStart w:id="235"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3</w:t>
                            </w:r>
                            <w:r w:rsidRPr="00B32380">
                              <w:rPr>
                                <w:b/>
                                <w:i w:val="0"/>
                                <w:noProof/>
                                <w:sz w:val="20"/>
                                <w:szCs w:val="20"/>
                              </w:rPr>
                              <w:fldChar w:fldCharType="end"/>
                            </w:r>
                            <w:bookmarkEnd w:id="235"/>
                            <w:r w:rsidRPr="00B32380">
                              <w:rPr>
                                <w:b/>
                                <w:i w:val="0"/>
                                <w:noProof/>
                                <w:sz w:val="20"/>
                                <w:szCs w:val="20"/>
                              </w:rPr>
                              <w:t>.</w:t>
                            </w:r>
                          </w:p>
                          <w:p w14:paraId="418C173D" w14:textId="3D3A3068" w:rsidR="006F1656" w:rsidRPr="00C36613" w:rsidRDefault="006F1656"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148A0" id="Text Box 26" o:spid="_x0000_s1042" type="#_x0000_t202" style="position:absolute;left:0;text-align:left;margin-left:411.1pt;margin-top:485.8pt;width:99.2pt;height:96.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" stroked="f">
                <v:textbox inset="0,0,0,0">
                  <w:txbxContent>
                    <w:p w14:paraId="712FDCE7" w14:textId="129DBAFD" w:rsidR="006F1656" w:rsidRPr="00B32380" w:rsidRDefault="006F1656" w:rsidP="00C36613">
                      <w:pPr>
                        <w:pStyle w:val="fig"/>
                        <w:pBdr>
                          <w:bottom w:val="single" w:sz="8" w:space="1" w:color="auto"/>
                        </w:pBdr>
                        <w:spacing w:after="0"/>
                        <w:jc w:val="both"/>
                        <w:rPr>
                          <w:b/>
                          <w:i w:val="0"/>
                          <w:noProof/>
                          <w:sz w:val="20"/>
                          <w:szCs w:val="20"/>
                        </w:rPr>
                      </w:pPr>
                      <w:bookmarkStart w:id="249"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3</w:t>
                      </w:r>
                      <w:r w:rsidRPr="00B32380">
                        <w:rPr>
                          <w:b/>
                          <w:i w:val="0"/>
                          <w:noProof/>
                          <w:sz w:val="20"/>
                          <w:szCs w:val="20"/>
                        </w:rPr>
                        <w:fldChar w:fldCharType="end"/>
                      </w:r>
                      <w:bookmarkEnd w:id="249"/>
                      <w:r w:rsidRPr="00B32380">
                        <w:rPr>
                          <w:b/>
                          <w:i w:val="0"/>
                          <w:noProof/>
                          <w:sz w:val="20"/>
                          <w:szCs w:val="20"/>
                        </w:rPr>
                        <w:t>.</w:t>
                      </w:r>
                    </w:p>
                    <w:p w14:paraId="418C173D" w14:textId="3D3A3068" w:rsidR="006F1656" w:rsidRPr="00C36613" w:rsidRDefault="006F1656"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v:textbox>
                <w10:wrap type="topAndBottom"/>
              </v:shape>
            </w:pict>
          </mc:Fallback>
        </mc:AlternateContent>
      </w:r>
      <w:r>
        <w:rPr>
          <w:noProof/>
          <w:lang w:val="en-US" w:eastAsia="en-US"/>
        </w:rPr>
        <mc:AlternateContent>
          <mc:Choice Requires="wps">
            <w:drawing>
              <wp:anchor distT="0" distB="0" distL="114300" distR="114300" simplePos="0" relativeHeight="251663872" behindDoc="0" locked="0" layoutInCell="1" allowOverlap="1" wp14:anchorId="2C2370AA" wp14:editId="3B56B92C">
                <wp:simplePos x="0" y="0"/>
                <wp:positionH relativeFrom="column">
                  <wp:posOffset>5220970</wp:posOffset>
                </wp:positionH>
                <wp:positionV relativeFrom="paragraph">
                  <wp:posOffset>3191510</wp:posOffset>
                </wp:positionV>
                <wp:extent cx="1259840" cy="1268095"/>
                <wp:effectExtent l="3810" t="0" r="3175" b="1905"/>
                <wp:wrapTopAndBottom/>
                <wp:docPr id="2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68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90A36A" w14:textId="2946CAF0" w:rsidR="006F1656" w:rsidRPr="00B32380" w:rsidRDefault="006F1656" w:rsidP="00C36613">
                            <w:pPr>
                              <w:pStyle w:val="fig"/>
                              <w:pBdr>
                                <w:bottom w:val="single" w:sz="8" w:space="1" w:color="auto"/>
                              </w:pBdr>
                              <w:spacing w:after="0"/>
                              <w:jc w:val="both"/>
                              <w:rPr>
                                <w:b/>
                                <w:i w:val="0"/>
                                <w:sz w:val="20"/>
                                <w:szCs w:val="20"/>
                              </w:rPr>
                            </w:pPr>
                            <w:bookmarkStart w:id="236"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2</w:t>
                            </w:r>
                            <w:r w:rsidRPr="00B32380">
                              <w:rPr>
                                <w:b/>
                                <w:i w:val="0"/>
                                <w:noProof/>
                                <w:sz w:val="20"/>
                                <w:szCs w:val="20"/>
                              </w:rPr>
                              <w:fldChar w:fldCharType="end"/>
                            </w:r>
                            <w:bookmarkEnd w:id="236"/>
                            <w:r w:rsidRPr="00B32380">
                              <w:rPr>
                                <w:b/>
                                <w:i w:val="0"/>
                                <w:sz w:val="20"/>
                                <w:szCs w:val="20"/>
                              </w:rPr>
                              <w:t>.</w:t>
                            </w:r>
                          </w:p>
                          <w:p w14:paraId="66A5EE77" w14:textId="787FE6B0" w:rsidR="006F1656" w:rsidRPr="00C36613" w:rsidRDefault="006F1656"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70AA" id="Text Box 25" o:spid="_x0000_s1043" type="#_x0000_t202" style="position:absolute;left:0;text-align:left;margin-left:411.1pt;margin-top:251.3pt;width:99.2pt;height:9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84fwIAAAo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" stroked="f">
                <v:textbox inset="0,0,0,0">
                  <w:txbxContent>
                    <w:p w14:paraId="7C90A36A" w14:textId="2946CAF0" w:rsidR="006F1656" w:rsidRPr="00B32380" w:rsidRDefault="006F1656" w:rsidP="00C36613">
                      <w:pPr>
                        <w:pStyle w:val="fig"/>
                        <w:pBdr>
                          <w:bottom w:val="single" w:sz="8" w:space="1" w:color="auto"/>
                        </w:pBdr>
                        <w:spacing w:after="0"/>
                        <w:jc w:val="both"/>
                        <w:rPr>
                          <w:b/>
                          <w:i w:val="0"/>
                          <w:sz w:val="20"/>
                          <w:szCs w:val="20"/>
                        </w:rPr>
                      </w:pPr>
                      <w:bookmarkStart w:id="251"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sidRPr="00B32380">
                        <w:rPr>
                          <w:b/>
                          <w:i w:val="0"/>
                          <w:noProof/>
                          <w:sz w:val="20"/>
                          <w:szCs w:val="20"/>
                        </w:rPr>
                        <w:t>12</w:t>
                      </w:r>
                      <w:r w:rsidRPr="00B32380">
                        <w:rPr>
                          <w:b/>
                          <w:i w:val="0"/>
                          <w:noProof/>
                          <w:sz w:val="20"/>
                          <w:szCs w:val="20"/>
                        </w:rPr>
                        <w:fldChar w:fldCharType="end"/>
                      </w:r>
                      <w:bookmarkEnd w:id="251"/>
                      <w:r w:rsidRPr="00B32380">
                        <w:rPr>
                          <w:b/>
                          <w:i w:val="0"/>
                          <w:sz w:val="20"/>
                          <w:szCs w:val="20"/>
                        </w:rPr>
                        <w:t>.</w:t>
                      </w:r>
                    </w:p>
                    <w:p w14:paraId="66A5EE77" w14:textId="787FE6B0" w:rsidR="006F1656" w:rsidRPr="00C36613" w:rsidRDefault="006F1656"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mc:Fallback>
        </mc:AlternateContent>
      </w:r>
      <w:r w:rsidR="00C36613">
        <w:rPr>
          <w:noProof/>
          <w:lang w:val="en-US" w:eastAsia="en-US"/>
        </w:rPr>
        <w:drawing>
          <wp:anchor distT="0" distB="0" distL="114300" distR="114300" simplePos="0" relativeHeight="251642368"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1344"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Esta aproximación es crucial para soluciones pensadas en IoT, descargando al servidor del procesamiento de la página web y, así mismo, disminuyendo el ancho de banda y el consumo de datos de la página.</w:t>
      </w:r>
    </w:p>
    <w:p w14:paraId="2804C86B" w14:textId="0974BCF1" w:rsidR="001A5881" w:rsidRDefault="001A5881" w:rsidP="008422E2">
      <w:pPr>
        <w:pStyle w:val="Ttulo1"/>
      </w:pPr>
      <w:bookmarkStart w:id="237" w:name="_Toc407756014"/>
      <w:r>
        <w:t>Resultados</w:t>
      </w:r>
      <w:bookmarkEnd w:id="237"/>
    </w:p>
    <w:p w14:paraId="025B419A" w14:textId="543C533C" w:rsidR="00104BFD" w:rsidRDefault="00104BFD" w:rsidP="00FF7D6E">
      <w:pPr>
        <w:pStyle w:val="normalhere"/>
        <w:ind w:firstLine="284"/>
      </w:pPr>
      <w:r>
        <w:lastRenderedPageBreak/>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Respecto a la selección de sensores IMUs,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Respecto al firmware, la utilización de un kernel Linux entrega soluciones de alto nivel para el manejo de hilos y eventos. En una solución final,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7"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w:t>
      </w:r>
      <w:r w:rsidR="008E4546">
        <w:lastRenderedPageBreak/>
        <w:t xml:space="preserve">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667CFD79"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plataforma </w:t>
      </w:r>
      <w:r w:rsidR="00B11BA7">
        <w:t xml:space="preserve">fue utilizada para adquirir datos </w:t>
      </w:r>
      <w:r w:rsidR="0062564A">
        <w:t>por un voluntario</w:t>
      </w:r>
      <w:r w:rsidR="008E4546">
        <w:t xml:space="preserve"> en Colombia</w:t>
      </w:r>
      <w:r w:rsidR="0062564A">
        <w:t>.</w:t>
      </w:r>
      <w:r w:rsidR="00B57365">
        <w:t xml:space="preserve"> Mientras el profesor Dr. Pablo Reyes realizaba las pruebas, </w:t>
      </w:r>
      <w:r w:rsidR="00B32380">
        <w:t xml:space="preserve">donde </w:t>
      </w:r>
      <w:r w:rsidR="00B57365">
        <w:t xml:space="preserve">pudo enviar los datos por </w:t>
      </w:r>
      <w:r w:rsidR="00B32380">
        <w:t>red</w:t>
      </w:r>
      <w:r w:rsidR="00B57365">
        <w:t xml:space="preserve"> en formato CSV. Cuando el dispositivo volvió a Chile, comprobamos que los datos aún estaban guardados en el dispositivo. La </w:t>
      </w:r>
      <w:r w:rsidR="002F55BA">
        <w:fldChar w:fldCharType="begin"/>
      </w:r>
      <w:r w:rsidR="002F55BA">
        <w:instrText xml:space="preserve"> REF _Ref404223477 \h </w:instrText>
      </w:r>
      <w:r w:rsidR="002F55BA">
        <w:fldChar w:fldCharType="separate"/>
      </w:r>
      <w:r w:rsidR="00CA29B9">
        <w:t xml:space="preserve">Figura </w:t>
      </w:r>
      <w:r w:rsidR="00CA29B9">
        <w:rPr>
          <w:noProof/>
        </w:rPr>
        <w:t>14</w:t>
      </w:r>
      <w:r w:rsidR="002F55BA">
        <w:fldChar w:fldCharType="end"/>
      </w:r>
      <w:r w:rsidR="00B57365">
        <w:t xml:space="preserve"> 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10494C27" w14:textId="38966777" w:rsidR="005E6C09" w:rsidRDefault="00545759" w:rsidP="000651A7">
      <w:pPr>
        <w:pStyle w:val="normalhere"/>
        <w:ind w:firstLine="284"/>
      </w:pPr>
      <w:r>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28"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bookmarkStart w:id="238" w:name="_Toc402197190"/>
      <w:bookmarkStart w:id="239" w:name="_Toc402197248"/>
      <w:bookmarkStart w:id="240" w:name="_Toc402197356"/>
      <w:bookmarkStart w:id="241" w:name="_Toc402197408"/>
      <w:bookmarkStart w:id="242" w:name="_Toc402197500"/>
      <w:bookmarkStart w:id="243" w:name="_Toc402203644"/>
      <w:bookmarkStart w:id="244" w:name="_Toc402203747"/>
      <w:bookmarkStart w:id="245" w:name="_Toc402203805"/>
      <w:bookmarkStart w:id="246" w:name="_Toc402197191"/>
      <w:bookmarkStart w:id="247" w:name="_Toc402197249"/>
      <w:bookmarkStart w:id="248" w:name="_Toc402197357"/>
      <w:bookmarkStart w:id="249" w:name="_Toc402197409"/>
      <w:bookmarkStart w:id="250" w:name="_Toc402197501"/>
      <w:bookmarkStart w:id="251" w:name="_Toc402203645"/>
      <w:bookmarkStart w:id="252" w:name="_Toc402203748"/>
      <w:bookmarkStart w:id="253" w:name="_Toc402203806"/>
      <w:bookmarkStart w:id="254" w:name="_Toc402197192"/>
      <w:bookmarkStart w:id="255" w:name="_Toc402197250"/>
      <w:bookmarkStart w:id="256" w:name="_Toc402197358"/>
      <w:bookmarkStart w:id="257" w:name="_Toc402197410"/>
      <w:bookmarkStart w:id="258" w:name="_Toc402197502"/>
      <w:bookmarkStart w:id="259" w:name="_Toc402203646"/>
      <w:bookmarkStart w:id="260" w:name="_Toc402203749"/>
      <w:bookmarkStart w:id="261" w:name="_Toc40220380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r w:rsidR="000651A7">
        <w:t>.</w:t>
      </w:r>
    </w:p>
    <w:p w14:paraId="0BDD9858" w14:textId="6DB7A5A6" w:rsidR="000651A7" w:rsidRDefault="000651A7" w:rsidP="000651A7">
      <w:pPr>
        <w:pStyle w:val="normalhere"/>
        <w:ind w:firstLine="284"/>
      </w:pPr>
    </w:p>
    <w:p w14:paraId="0D6C8E8E" w14:textId="06218133" w:rsidR="000651A7" w:rsidRDefault="000651A7" w:rsidP="000651A7">
      <w:pPr>
        <w:pStyle w:val="normalhere"/>
        <w:ind w:firstLine="284"/>
      </w:pPr>
      <w:r>
        <w:rPr>
          <w:noProof/>
          <w:lang w:val="en-US" w:eastAsia="en-US"/>
        </w:rPr>
        <mc:AlternateContent>
          <mc:Choice Requires="wps">
            <w:drawing>
              <wp:anchor distT="0" distB="0" distL="114300" distR="114300" simplePos="0" relativeHeight="251666944" behindDoc="0" locked="0" layoutInCell="1" allowOverlap="1" wp14:anchorId="4509BAAE" wp14:editId="0A4B4EFA">
                <wp:simplePos x="0" y="0"/>
                <wp:positionH relativeFrom="column">
                  <wp:posOffset>5274310</wp:posOffset>
                </wp:positionH>
                <wp:positionV relativeFrom="paragraph">
                  <wp:posOffset>2410460</wp:posOffset>
                </wp:positionV>
                <wp:extent cx="1238250" cy="1974850"/>
                <wp:effectExtent l="0" t="3175" r="0" b="3175"/>
                <wp:wrapTopAndBottom/>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74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DD8B0" w14:textId="77777777" w:rsidR="006F1656" w:rsidRPr="00C36613" w:rsidRDefault="006F1656" w:rsidP="00C36613">
                            <w:pPr>
                              <w:pStyle w:val="fig"/>
                              <w:spacing w:after="0"/>
                              <w:jc w:val="both"/>
                              <w:rPr>
                                <w:b/>
                                <w:i w:val="0"/>
                                <w:sz w:val="20"/>
                                <w:szCs w:val="20"/>
                              </w:rPr>
                            </w:pPr>
                            <w:bookmarkStart w:id="262"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Pr>
                                <w:b/>
                                <w:i w:val="0"/>
                                <w:noProof/>
                                <w:sz w:val="20"/>
                                <w:szCs w:val="20"/>
                              </w:rPr>
                              <w:t>14</w:t>
                            </w:r>
                            <w:r w:rsidRPr="00C36613">
                              <w:rPr>
                                <w:b/>
                                <w:i w:val="0"/>
                                <w:noProof/>
                                <w:sz w:val="20"/>
                                <w:szCs w:val="20"/>
                              </w:rPr>
                              <w:fldChar w:fldCharType="end"/>
                            </w:r>
                            <w:bookmarkEnd w:id="262"/>
                            <w:r w:rsidRPr="00C36613">
                              <w:rPr>
                                <w:b/>
                                <w:i w:val="0"/>
                                <w:sz w:val="20"/>
                                <w:szCs w:val="20"/>
                              </w:rPr>
                              <w:t>.</w:t>
                            </w:r>
                          </w:p>
                          <w:p w14:paraId="214B8FFC" w14:textId="360E81AC" w:rsidR="006F1656" w:rsidRPr="00C36613" w:rsidRDefault="006F1656"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9BAAE" id="Text Box 27" o:spid="_x0000_s1044" type="#_x0000_t202" style="position:absolute;left:0;text-align:left;margin-left:415.3pt;margin-top:189.8pt;width:97.5pt;height:15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" stroked="f">
                <v:textbox inset="0,0,0,0">
                  <w:txbxContent>
                    <w:p w14:paraId="0A1DD8B0" w14:textId="77777777" w:rsidR="006F1656" w:rsidRPr="00C36613" w:rsidRDefault="006F1656" w:rsidP="00C36613">
                      <w:pPr>
                        <w:pStyle w:val="fig"/>
                        <w:spacing w:after="0"/>
                        <w:jc w:val="both"/>
                        <w:rPr>
                          <w:b/>
                          <w:i w:val="0"/>
                          <w:sz w:val="20"/>
                          <w:szCs w:val="20"/>
                        </w:rPr>
                      </w:pPr>
                      <w:bookmarkStart w:id="279"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Pr>
                          <w:b/>
                          <w:i w:val="0"/>
                          <w:noProof/>
                          <w:sz w:val="20"/>
                          <w:szCs w:val="20"/>
                        </w:rPr>
                        <w:t>14</w:t>
                      </w:r>
                      <w:r w:rsidRPr="00C36613">
                        <w:rPr>
                          <w:b/>
                          <w:i w:val="0"/>
                          <w:noProof/>
                          <w:sz w:val="20"/>
                          <w:szCs w:val="20"/>
                        </w:rPr>
                        <w:fldChar w:fldCharType="end"/>
                      </w:r>
                      <w:bookmarkEnd w:id="279"/>
                      <w:r w:rsidRPr="00C36613">
                        <w:rPr>
                          <w:b/>
                          <w:i w:val="0"/>
                          <w:sz w:val="20"/>
                          <w:szCs w:val="20"/>
                        </w:rPr>
                        <w:t>.</w:t>
                      </w:r>
                    </w:p>
                    <w:p w14:paraId="214B8FFC" w14:textId="360E81AC" w:rsidR="006F1656" w:rsidRPr="00C36613" w:rsidRDefault="006F1656"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 xml:space="preserve">Utilización del prototipo de adquisición de movimiento inercial en la Universidad </w:t>
                      </w:r>
                      <w:bookmarkStart w:id="280" w:name="_GoBack"/>
                      <w:bookmarkEnd w:id="280"/>
                      <w:r w:rsidRPr="00C36613">
                        <w:rPr>
                          <w:i w:val="0"/>
                          <w:sz w:val="20"/>
                          <w:szCs w:val="20"/>
                        </w:rPr>
                        <w:t>de Manuela Beltrán, Bogotá, Colombia, supervisado por el profesor Dr. Pablo Reyes. En la imagen se observa el uso conjunto del sistema de captura propuesto y el Gold-Standard por medios ópticos.</w:t>
                      </w:r>
                    </w:p>
                  </w:txbxContent>
                </v:textbox>
                <w10:wrap type="topAndBottom"/>
              </v:shape>
            </w:pict>
          </mc:Fallback>
        </mc:AlternateContent>
      </w:r>
      <w:r>
        <w:rPr>
          <w:noProof/>
          <w:lang w:val="en-US" w:eastAsia="en-US"/>
        </w:rPr>
        <w:drawing>
          <wp:anchor distT="0" distB="0" distL="114300" distR="114300" simplePos="0" relativeHeight="251664896" behindDoc="0" locked="0" layoutInCell="1" allowOverlap="1" wp14:anchorId="1011B054" wp14:editId="08D41665">
            <wp:simplePos x="0" y="0"/>
            <wp:positionH relativeFrom="column">
              <wp:posOffset>34925</wp:posOffset>
            </wp:positionH>
            <wp:positionV relativeFrom="paragraph">
              <wp:posOffset>3022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985D6" w14:textId="17D3B41E" w:rsidR="000651A7" w:rsidRPr="005E6C09" w:rsidRDefault="000651A7" w:rsidP="000651A7">
      <w:pPr>
        <w:pStyle w:val="normalhere"/>
        <w:ind w:firstLine="284"/>
      </w:pPr>
    </w:p>
    <w:p w14:paraId="7780FF8D" w14:textId="09610E13" w:rsidR="005644D2" w:rsidRDefault="001A5881" w:rsidP="00C82865">
      <w:pPr>
        <w:pStyle w:val="Ttulo1"/>
      </w:pPr>
      <w:bookmarkStart w:id="263" w:name="_Toc407756015"/>
      <w:r>
        <w:t>Discusión</w:t>
      </w:r>
      <w:bookmarkEnd w:id="263"/>
    </w:p>
    <w:p w14:paraId="09FD4417" w14:textId="28968457" w:rsidR="00861B77" w:rsidRDefault="00861B77" w:rsidP="00861B77">
      <w:pPr>
        <w:pStyle w:val="normalhere"/>
        <w:ind w:firstLine="284"/>
      </w:pPr>
      <w:r>
        <w:lastRenderedPageBreak/>
        <w:t>Los sensores IMUs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30"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64" w:name="_Toc407756016"/>
      <w:r>
        <w:t>Conclusiones</w:t>
      </w:r>
      <w:bookmarkEnd w:id="264"/>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lastRenderedPageBreak/>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open source</w:t>
      </w:r>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65" w:name="_Toc402197195"/>
      <w:bookmarkStart w:id="266" w:name="_Toc402197253"/>
      <w:bookmarkStart w:id="267" w:name="_Toc402197361"/>
      <w:bookmarkStart w:id="268" w:name="_Toc402197413"/>
      <w:bookmarkStart w:id="269" w:name="_Toc402197505"/>
      <w:bookmarkStart w:id="270" w:name="_Toc402203649"/>
      <w:bookmarkStart w:id="271" w:name="_Toc402203752"/>
      <w:bookmarkStart w:id="272" w:name="_Toc402203810"/>
      <w:bookmarkStart w:id="273" w:name="_Toc402197196"/>
      <w:bookmarkStart w:id="274" w:name="_Toc402197254"/>
      <w:bookmarkStart w:id="275" w:name="_Toc402197362"/>
      <w:bookmarkStart w:id="276" w:name="_Toc402197414"/>
      <w:bookmarkStart w:id="277" w:name="_Toc402197506"/>
      <w:bookmarkStart w:id="278" w:name="_Toc402203650"/>
      <w:bookmarkStart w:id="279" w:name="_Toc402203753"/>
      <w:bookmarkStart w:id="280" w:name="_Toc402203811"/>
      <w:bookmarkStart w:id="281" w:name="_Toc402197197"/>
      <w:bookmarkStart w:id="282" w:name="_Toc402197255"/>
      <w:bookmarkStart w:id="283" w:name="_Toc402197363"/>
      <w:bookmarkStart w:id="284" w:name="_Toc402197415"/>
      <w:bookmarkStart w:id="285" w:name="_Toc402197507"/>
      <w:bookmarkStart w:id="286" w:name="_Toc402203651"/>
      <w:bookmarkStart w:id="287" w:name="_Toc402203754"/>
      <w:bookmarkStart w:id="288" w:name="_Toc402203812"/>
      <w:bookmarkStart w:id="289" w:name="_Toc402197198"/>
      <w:bookmarkStart w:id="290" w:name="_Toc402197256"/>
      <w:bookmarkStart w:id="291" w:name="_Toc402197364"/>
      <w:bookmarkStart w:id="292" w:name="_Toc402197416"/>
      <w:bookmarkStart w:id="293" w:name="_Toc402197508"/>
      <w:bookmarkStart w:id="294" w:name="_Toc402203652"/>
      <w:bookmarkStart w:id="295" w:name="_Toc402203755"/>
      <w:bookmarkStart w:id="296" w:name="_Toc402203813"/>
      <w:bookmarkStart w:id="297" w:name="_Toc402197199"/>
      <w:bookmarkStart w:id="298" w:name="_Toc402197257"/>
      <w:bookmarkStart w:id="299" w:name="_Toc402197365"/>
      <w:bookmarkStart w:id="300" w:name="_Toc402197417"/>
      <w:bookmarkStart w:id="301" w:name="_Toc402197509"/>
      <w:bookmarkStart w:id="302" w:name="_Toc402203653"/>
      <w:bookmarkStart w:id="303" w:name="_Toc402203756"/>
      <w:bookmarkStart w:id="304" w:name="_Toc402203814"/>
      <w:bookmarkStart w:id="305" w:name="_Toc402197200"/>
      <w:bookmarkStart w:id="306" w:name="_Toc402197258"/>
      <w:bookmarkStart w:id="307" w:name="_Toc402197366"/>
      <w:bookmarkStart w:id="308" w:name="_Toc402197418"/>
      <w:bookmarkStart w:id="309" w:name="_Toc402197510"/>
      <w:bookmarkStart w:id="310" w:name="_Toc402203654"/>
      <w:bookmarkStart w:id="311" w:name="_Toc402203757"/>
      <w:bookmarkStart w:id="312" w:name="_Toc402203815"/>
      <w:bookmarkStart w:id="313" w:name="_Toc402197201"/>
      <w:bookmarkStart w:id="314" w:name="_Toc402197259"/>
      <w:bookmarkStart w:id="315" w:name="_Toc402197367"/>
      <w:bookmarkStart w:id="316" w:name="_Toc402197419"/>
      <w:bookmarkStart w:id="317" w:name="_Toc402197511"/>
      <w:bookmarkStart w:id="318" w:name="_Toc402203655"/>
      <w:bookmarkStart w:id="319" w:name="_Toc402203758"/>
      <w:bookmarkStart w:id="320" w:name="_Toc402203816"/>
      <w:bookmarkStart w:id="321" w:name="_Toc402197202"/>
      <w:bookmarkStart w:id="322" w:name="_Toc402197260"/>
      <w:bookmarkStart w:id="323" w:name="_Toc402197368"/>
      <w:bookmarkStart w:id="324" w:name="_Toc402197420"/>
      <w:bookmarkStart w:id="325" w:name="_Toc402197512"/>
      <w:bookmarkStart w:id="326" w:name="_Toc402203656"/>
      <w:bookmarkStart w:id="327" w:name="_Toc402203759"/>
      <w:bookmarkStart w:id="328" w:name="_Toc402203817"/>
      <w:bookmarkStart w:id="329" w:name="_Toc402197203"/>
      <w:bookmarkStart w:id="330" w:name="_Toc402197261"/>
      <w:bookmarkStart w:id="331" w:name="_Toc402197369"/>
      <w:bookmarkStart w:id="332" w:name="_Toc402197421"/>
      <w:bookmarkStart w:id="333" w:name="_Toc402197513"/>
      <w:bookmarkStart w:id="334" w:name="_Toc402203657"/>
      <w:bookmarkStart w:id="335" w:name="_Toc402203760"/>
      <w:bookmarkStart w:id="336" w:name="_Toc402203818"/>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r>
        <w:br w:type="page"/>
      </w:r>
    </w:p>
    <w:p w14:paraId="46A1E6C2" w14:textId="660690CF" w:rsidR="001A5881" w:rsidRDefault="001A5881">
      <w:pPr>
        <w:pStyle w:val="Ttulo1"/>
      </w:pPr>
      <w:bookmarkStart w:id="337" w:name="_Toc407756017"/>
      <w:r>
        <w:lastRenderedPageBreak/>
        <w:t>Referencias Bibliográficas</w:t>
      </w:r>
      <w:bookmarkEnd w:id="337"/>
    </w:p>
    <w:p w14:paraId="19687CA6" w14:textId="77777777" w:rsidR="00C92731" w:rsidRPr="00C92731" w:rsidRDefault="00C92731" w:rsidP="00605715">
      <w:pPr>
        <w:pStyle w:val="biblio"/>
      </w:pPr>
    </w:p>
    <w:p w14:paraId="2C91CD85" w14:textId="77777777" w:rsidR="00605715" w:rsidRPr="00605715" w:rsidRDefault="00721551" w:rsidP="00605715">
      <w:pPr>
        <w:pStyle w:val="biblio"/>
      </w:pPr>
      <w:r>
        <w:fldChar w:fldCharType="begin"/>
      </w:r>
      <w:r w:rsidR="00605715">
        <w:instrText xml:space="preserve"> ADDIN ZOTERO_BIBL {"custom":[]} CSL_BIBLIOGRAPHY </w:instrText>
      </w:r>
      <w:r>
        <w:fldChar w:fldCharType="separate"/>
      </w:r>
      <w:r w:rsidR="00605715" w:rsidRPr="00605715">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605715" w:rsidRDefault="00605715" w:rsidP="00605715">
      <w:pPr>
        <w:pStyle w:val="biblio"/>
      </w:pPr>
      <w:r w:rsidRPr="00605715">
        <w:t xml:space="preserve">Anliker, U., Beutel, J., Dyer, M., Enzler, R., Lukowicz, P., Thiele, L., &amp; Troster, G. (2004). A systematic approach to the design of distributed wearable systems. </w:t>
      </w:r>
      <w:r w:rsidRPr="00605715">
        <w:rPr>
          <w:i/>
          <w:iCs/>
        </w:rPr>
        <w:t>IEEE Transactions on Computers</w:t>
      </w:r>
      <w:r w:rsidRPr="00605715">
        <w:t xml:space="preserve">, </w:t>
      </w:r>
      <w:r w:rsidRPr="00605715">
        <w:rPr>
          <w:i/>
          <w:iCs/>
        </w:rPr>
        <w:t>53</w:t>
      </w:r>
      <w:r w:rsidRPr="00605715">
        <w:t>(8), 1017–1033. doi:10.1109/TC.2004.36</w:t>
      </w:r>
    </w:p>
    <w:p w14:paraId="68CC3538" w14:textId="77777777" w:rsidR="00605715" w:rsidRPr="00605715" w:rsidRDefault="00605715" w:rsidP="00605715">
      <w:pPr>
        <w:pStyle w:val="biblio"/>
      </w:pPr>
      <w:r w:rsidRPr="00605715">
        <w:t xml:space="preserve">Aziz, O., Park, E. J., Mori, G., &amp; Robinovitch, S. N. (2014). Distinguishing the causes of falls in humans using an array of wearable tri-axial accelerometers. </w:t>
      </w:r>
      <w:r w:rsidRPr="00605715">
        <w:rPr>
          <w:i/>
          <w:iCs/>
        </w:rPr>
        <w:t>Gait &amp; Posture</w:t>
      </w:r>
      <w:r w:rsidRPr="00605715">
        <w:t xml:space="preserve">, </w:t>
      </w:r>
      <w:r w:rsidRPr="00605715">
        <w:rPr>
          <w:i/>
          <w:iCs/>
        </w:rPr>
        <w:t>39</w:t>
      </w:r>
      <w:r w:rsidRPr="00605715">
        <w:t>(1), 506–512. doi:10.1016/j.gaitpost.2013.08.034</w:t>
      </w:r>
    </w:p>
    <w:p w14:paraId="7D22980E" w14:textId="77777777" w:rsidR="00605715" w:rsidRPr="00605715" w:rsidRDefault="00605715" w:rsidP="00605715">
      <w:pPr>
        <w:pStyle w:val="biblio"/>
      </w:pPr>
      <w:r w:rsidRPr="00605715">
        <w:t xml:space="preserve">Bagalà, F., Klenk, J., Chiari, L., Cappello, A., &amp; Becker, C. (2012). Accelerometer-based algorithms on real falls database. </w:t>
      </w:r>
      <w:r w:rsidRPr="00605715">
        <w:rPr>
          <w:i/>
          <w:iCs/>
        </w:rPr>
        <w:t>Gait &amp; Posture</w:t>
      </w:r>
      <w:r w:rsidRPr="00605715">
        <w:t xml:space="preserve">, </w:t>
      </w:r>
      <w:r w:rsidRPr="00605715">
        <w:rPr>
          <w:i/>
          <w:iCs/>
        </w:rPr>
        <w:t>35, Supplement 1</w:t>
      </w:r>
      <w:r w:rsidRPr="00605715">
        <w:t>, S28. doi:10.1016/j.gaitpost.2011.09.060</w:t>
      </w:r>
    </w:p>
    <w:p w14:paraId="333054D0" w14:textId="577D6C6B" w:rsidR="00605715" w:rsidRPr="00605715" w:rsidRDefault="00605715" w:rsidP="00605715">
      <w:pPr>
        <w:pStyle w:val="biblio"/>
      </w:pPr>
      <w:r w:rsidRPr="00605715">
        <w:t>Barnett, R. (2014). RTIMULib V3 – 9-dof IMU fusion with accelerometer and enhanced magnetometer calibration. Retrieved from http://richardstechnotes.wordpress.com/2014/10/13/rtimulib-v3-9-dof-imu-fusion-with-accelerometer-and-enhanced-magnetometer-calibration/</w:t>
      </w:r>
      <w:r>
        <w:t xml:space="preserve"> on October, 2014</w:t>
      </w:r>
    </w:p>
    <w:p w14:paraId="60326FA0" w14:textId="77777777" w:rsidR="00605715" w:rsidRPr="00605715" w:rsidRDefault="00605715" w:rsidP="00605715">
      <w:pPr>
        <w:pStyle w:val="biblio"/>
      </w:pPr>
      <w:r w:rsidRPr="00605715">
        <w:t xml:space="preserve">Bishop, G., &amp; Welch, G. (2001). An introduction to the kalman filter. </w:t>
      </w:r>
      <w:r w:rsidRPr="00605715">
        <w:rPr>
          <w:i/>
          <w:iCs/>
        </w:rPr>
        <w:t>Proc of SIGGRAPH, Course</w:t>
      </w:r>
      <w:r w:rsidRPr="00605715">
        <w:t xml:space="preserve">, </w:t>
      </w:r>
      <w:r w:rsidRPr="00605715">
        <w:rPr>
          <w:i/>
          <w:iCs/>
        </w:rPr>
        <w:t>8</w:t>
      </w:r>
      <w:r w:rsidRPr="00605715">
        <w:t>(27599-23175), 41.</w:t>
      </w:r>
    </w:p>
    <w:p w14:paraId="09F13295" w14:textId="77777777" w:rsidR="00605715" w:rsidRDefault="00605715" w:rsidP="00605715">
      <w:pPr>
        <w:pStyle w:val="biblio"/>
      </w:pPr>
      <w:r w:rsidRPr="00605715">
        <w:t xml:space="preserve">Bouarfa, L., Atallah, L., Kwasnicki, R. M., Pettitt, C., Frost, G., &amp; Yang, G.-Z. (2014). Predicting Free-Living Energy Expenditure Using a Miniaturized Ear-Worn Sensor: An Evaluation Against Doubly Labeled Water. </w:t>
      </w:r>
      <w:r>
        <w:rPr>
          <w:i/>
          <w:iCs/>
        </w:rPr>
        <w:t>IEEE Transactions on Biomedical Engineering</w:t>
      </w:r>
      <w:r>
        <w:t xml:space="preserve">, </w:t>
      </w:r>
      <w:r>
        <w:rPr>
          <w:i/>
          <w:iCs/>
        </w:rPr>
        <w:t>61</w:t>
      </w:r>
      <w:r>
        <w:t>(2), 566–575. doi:10.1109/TBME.2013.2284069</w:t>
      </w:r>
    </w:p>
    <w:p w14:paraId="052E2F5C" w14:textId="77777777" w:rsidR="00605715" w:rsidRPr="00605715" w:rsidRDefault="00605715" w:rsidP="00605715">
      <w:pPr>
        <w:pStyle w:val="biblio"/>
      </w:pPr>
      <w:r w:rsidRPr="00605715">
        <w:t xml:space="preserve">Bourke, A. K., &amp; Lyons, G. M. (2008). A threshold-based fall-detection algorithm using a bi-axial gyroscope sensor. </w:t>
      </w:r>
      <w:r w:rsidRPr="00605715">
        <w:rPr>
          <w:i/>
          <w:iCs/>
        </w:rPr>
        <w:t>Medical Engineering &amp; Physics</w:t>
      </w:r>
      <w:r w:rsidRPr="00605715">
        <w:t xml:space="preserve">, </w:t>
      </w:r>
      <w:r w:rsidRPr="00605715">
        <w:rPr>
          <w:i/>
          <w:iCs/>
        </w:rPr>
        <w:t>30</w:t>
      </w:r>
      <w:r w:rsidRPr="00605715">
        <w:t>(1), 84–90. doi:10.1016/j.medengphy.2006.12.001</w:t>
      </w:r>
    </w:p>
    <w:p w14:paraId="57DB9CDC" w14:textId="77777777" w:rsidR="00605715" w:rsidRPr="00605715" w:rsidRDefault="00605715" w:rsidP="00605715">
      <w:pPr>
        <w:pStyle w:val="biblio"/>
      </w:pPr>
      <w:r w:rsidRPr="00605715">
        <w:t xml:space="preserve">Bourke, A. K., van de Ven, P., Gamble, M., O’Connor, R., Murphy, K., Bogan, E., … Nelson, J. (2010). Evaluation of waist-mounted tri-axial accelerometer based fall-detection algorithms during scripted and continuous unscripted activities. </w:t>
      </w:r>
      <w:r w:rsidRPr="00605715">
        <w:rPr>
          <w:i/>
          <w:iCs/>
        </w:rPr>
        <w:t>Journal of Biomechanics</w:t>
      </w:r>
      <w:r w:rsidRPr="00605715">
        <w:t xml:space="preserve">, </w:t>
      </w:r>
      <w:r w:rsidRPr="00605715">
        <w:rPr>
          <w:i/>
          <w:iCs/>
        </w:rPr>
        <w:t>43</w:t>
      </w:r>
      <w:r w:rsidRPr="00605715">
        <w:t>(15), 3051–3057. doi:10.1016/j.jbiomech.2010.07.005</w:t>
      </w:r>
    </w:p>
    <w:p w14:paraId="1F1D85DB" w14:textId="226A55F1" w:rsidR="00605715" w:rsidRPr="00605715" w:rsidRDefault="00605715" w:rsidP="00605715">
      <w:pPr>
        <w:pStyle w:val="biblio"/>
      </w:pPr>
      <w:r w:rsidRPr="00605715">
        <w:t>Campagnola, L. (2014). Scientific Graphics and GUI Library for Python. Retrieved from http://www.pyqtgraph.org/</w:t>
      </w:r>
      <w:r>
        <w:t xml:space="preserve"> on October, 2014</w:t>
      </w:r>
    </w:p>
    <w:p w14:paraId="4AA4E58B" w14:textId="77777777" w:rsidR="00605715" w:rsidRPr="00605715" w:rsidRDefault="00605715" w:rsidP="00605715">
      <w:pPr>
        <w:pStyle w:val="biblio"/>
      </w:pPr>
      <w:r w:rsidRPr="00605715">
        <w:t xml:space="preserve">Chen, K. Y., &amp; Bassett, D. R. (2005). The technology of accelerometry-based activity monitors: current and future. </w:t>
      </w:r>
      <w:r w:rsidRPr="00605715">
        <w:rPr>
          <w:i/>
          <w:iCs/>
        </w:rPr>
        <w:t>Medicine and Science in Sports and Exercise</w:t>
      </w:r>
      <w:r w:rsidRPr="00605715">
        <w:t xml:space="preserve">, </w:t>
      </w:r>
      <w:r w:rsidRPr="00605715">
        <w:rPr>
          <w:i/>
          <w:iCs/>
        </w:rPr>
        <w:t>37</w:t>
      </w:r>
      <w:r w:rsidRPr="00605715">
        <w:t>(11 Suppl), S490–500.</w:t>
      </w:r>
    </w:p>
    <w:p w14:paraId="3306EE2C" w14:textId="77777777" w:rsidR="00605715" w:rsidRPr="00605715" w:rsidRDefault="00605715" w:rsidP="00605715">
      <w:pPr>
        <w:pStyle w:val="biblio"/>
      </w:pPr>
      <w:r w:rsidRPr="00605715">
        <w:t xml:space="preserve">Constantine, L. L., &amp; Lockwood, L. A. D. (1999). </w:t>
      </w:r>
      <w:r w:rsidRPr="00605715">
        <w:rPr>
          <w:i/>
          <w:iCs/>
        </w:rPr>
        <w:t>Software for Use: A Practical Guide to the Models and Methods of Usage-Centered Design</w:t>
      </w:r>
      <w:r w:rsidRPr="00605715">
        <w:t xml:space="preserve"> (1 edition.). Reading, Mass: Addison-Wesley Professional.</w:t>
      </w:r>
    </w:p>
    <w:p w14:paraId="2BEBDE4F" w14:textId="77777777" w:rsidR="00605715" w:rsidRPr="00605715" w:rsidRDefault="00605715" w:rsidP="00605715">
      <w:pPr>
        <w:pStyle w:val="biblio"/>
      </w:pPr>
      <w:r w:rsidRPr="00605715">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605715" w:rsidRDefault="00605715" w:rsidP="00605715">
      <w:pPr>
        <w:pStyle w:val="biblio"/>
      </w:pPr>
      <w:r w:rsidRPr="00605715">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605715" w:rsidRDefault="00605715" w:rsidP="00605715">
      <w:pPr>
        <w:pStyle w:val="biblio"/>
      </w:pPr>
      <w:r w:rsidRPr="00605715">
        <w:t>Enthought, Inc. (2013). 2-Dimensional Plotting. Retrieved from http://code.enthought.com/projects/chaco/</w:t>
      </w:r>
      <w:r w:rsidR="00B70935">
        <w:t xml:space="preserve"> on October, 2014</w:t>
      </w:r>
    </w:p>
    <w:p w14:paraId="52F2D0F8" w14:textId="77777777" w:rsidR="00605715" w:rsidRPr="00605715" w:rsidRDefault="00605715" w:rsidP="00605715">
      <w:pPr>
        <w:pStyle w:val="biblio"/>
      </w:pPr>
      <w:r w:rsidRPr="00605715">
        <w:t>Field, M., Stirling, D., Naghdy, F., &amp; Pan, Z. (2009). Motion capture in robotics review (pp. 1697–1702). Presented at the IEEE International Conference on Control and Automation, 2009. ICCA 2009. doi:10.1109/ICCA.2009.5410185</w:t>
      </w:r>
    </w:p>
    <w:p w14:paraId="48479F19" w14:textId="77777777" w:rsidR="00605715" w:rsidRPr="00605715" w:rsidRDefault="00605715" w:rsidP="00605715">
      <w:pPr>
        <w:pStyle w:val="biblio"/>
      </w:pPr>
      <w:r w:rsidRPr="00605715">
        <w:t xml:space="preserve">Gao, Z., Niu, X., &amp; Guo, M. (2002). Quaternion-Based Kalman Filter for Micro-machined Strapdown Attitude Heading Reference System. </w:t>
      </w:r>
      <w:r w:rsidRPr="00605715">
        <w:rPr>
          <w:i/>
          <w:iCs/>
        </w:rPr>
        <w:t>Chinese Journal of Aeronautics</w:t>
      </w:r>
      <w:r w:rsidRPr="00605715">
        <w:t xml:space="preserve">, </w:t>
      </w:r>
      <w:r w:rsidRPr="00605715">
        <w:rPr>
          <w:i/>
          <w:iCs/>
        </w:rPr>
        <w:t>15</w:t>
      </w:r>
      <w:r w:rsidRPr="00605715">
        <w:t>(3), 171–175. doi:10.1016/S1000-9361(11)60149-0</w:t>
      </w:r>
    </w:p>
    <w:p w14:paraId="7EAF5639" w14:textId="77777777" w:rsidR="00605715" w:rsidRPr="00605715" w:rsidRDefault="00605715" w:rsidP="00605715">
      <w:pPr>
        <w:pStyle w:val="biblio"/>
      </w:pPr>
      <w:r w:rsidRPr="00605715">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605715" w:rsidRDefault="00605715" w:rsidP="00605715">
      <w:pPr>
        <w:pStyle w:val="biblio"/>
      </w:pPr>
      <w:r w:rsidRPr="00605715">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605715" w:rsidRDefault="00605715" w:rsidP="00605715">
      <w:pPr>
        <w:pStyle w:val="biblio"/>
      </w:pPr>
      <w:r w:rsidRPr="00605715">
        <w:lastRenderedPageBreak/>
        <w:t xml:space="preserve">Grewal, M. S., &amp; Andrews, A. P. (2010). Applications of Kalman Filtering in Aerospace 1960 to the Present [Historical Perspectives]. </w:t>
      </w:r>
      <w:r w:rsidRPr="00605715">
        <w:rPr>
          <w:i/>
          <w:iCs/>
        </w:rPr>
        <w:t>IEEE Control Systems</w:t>
      </w:r>
      <w:r w:rsidRPr="00605715">
        <w:t xml:space="preserve">, </w:t>
      </w:r>
      <w:r w:rsidRPr="00605715">
        <w:rPr>
          <w:i/>
          <w:iCs/>
        </w:rPr>
        <w:t>30</w:t>
      </w:r>
      <w:r w:rsidRPr="00605715">
        <w:t>(3), 69–78. doi:10.1109/MCS.2010.936465</w:t>
      </w:r>
    </w:p>
    <w:p w14:paraId="284C578B" w14:textId="77777777" w:rsidR="00605715" w:rsidRPr="00605715" w:rsidRDefault="00605715" w:rsidP="00605715">
      <w:pPr>
        <w:pStyle w:val="biblio"/>
      </w:pPr>
      <w:r w:rsidRPr="00605715">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605715" w:rsidRDefault="00605715" w:rsidP="00605715">
      <w:pPr>
        <w:pStyle w:val="biblio"/>
      </w:pPr>
      <w:r w:rsidRPr="00605715">
        <w:t xml:space="preserve">Hausdorff, J. M., Rios, D. A., &amp; Edelberg, H. K. (2001). Gait variability and fall risk in community-living older adults: A 1-year prospective study. </w:t>
      </w:r>
      <w:r w:rsidRPr="00605715">
        <w:rPr>
          <w:i/>
          <w:iCs/>
        </w:rPr>
        <w:t>Archives of Physical Medicine and Rehabilitation</w:t>
      </w:r>
      <w:r w:rsidRPr="00605715">
        <w:t xml:space="preserve">, </w:t>
      </w:r>
      <w:r w:rsidRPr="00605715">
        <w:rPr>
          <w:i/>
          <w:iCs/>
        </w:rPr>
        <w:t>82</w:t>
      </w:r>
      <w:r w:rsidRPr="00605715">
        <w:t>(8), 1050–1056. doi:10.1053/apmr.2001.24893</w:t>
      </w:r>
    </w:p>
    <w:p w14:paraId="5BDA2201" w14:textId="77777777" w:rsidR="00605715" w:rsidRPr="00605715" w:rsidRDefault="00605715" w:rsidP="00605715">
      <w:pPr>
        <w:pStyle w:val="biblio"/>
      </w:pPr>
      <w:r w:rsidRPr="00605715">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605715" w:rsidRDefault="00605715" w:rsidP="00605715">
      <w:pPr>
        <w:pStyle w:val="biblio"/>
      </w:pPr>
      <w:r w:rsidRPr="00605715">
        <w:t xml:space="preserve">Hunter, J. D. (2007). Matplotlib: A 2D graphics environment. </w:t>
      </w:r>
      <w:r w:rsidRPr="00605715">
        <w:rPr>
          <w:i/>
          <w:iCs/>
        </w:rPr>
        <w:t>Computing In Science &amp; Engineering</w:t>
      </w:r>
      <w:r w:rsidRPr="00605715">
        <w:t xml:space="preserve">, </w:t>
      </w:r>
      <w:r w:rsidRPr="00605715">
        <w:rPr>
          <w:i/>
          <w:iCs/>
        </w:rPr>
        <w:t>9</w:t>
      </w:r>
      <w:r w:rsidRPr="00605715">
        <w:t>(3), 90–95.</w:t>
      </w:r>
    </w:p>
    <w:p w14:paraId="65D5BB6C" w14:textId="77777777" w:rsidR="00605715" w:rsidRPr="00605715" w:rsidRDefault="00605715" w:rsidP="00605715">
      <w:pPr>
        <w:pStyle w:val="biblio"/>
      </w:pPr>
      <w:r w:rsidRPr="00605715">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605715" w:rsidRDefault="00605715" w:rsidP="00605715">
      <w:pPr>
        <w:pStyle w:val="biblio"/>
      </w:pPr>
      <w:r w:rsidRPr="00605715">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605715" w:rsidRDefault="00605715" w:rsidP="00605715">
      <w:pPr>
        <w:pStyle w:val="biblio"/>
      </w:pPr>
      <w:r w:rsidRPr="00605715">
        <w:t xml:space="preserve">Lee, I.-M., &amp; Shiroma, E. J. (2014). Using accelerometers to measure physical activity in large-scale epidemiological studies: issues and challenges. </w:t>
      </w:r>
      <w:r w:rsidRPr="00605715">
        <w:rPr>
          <w:i/>
          <w:iCs/>
        </w:rPr>
        <w:t>British Journal of Sports Medicine</w:t>
      </w:r>
      <w:r w:rsidRPr="00605715">
        <w:t xml:space="preserve">, </w:t>
      </w:r>
      <w:r w:rsidRPr="00605715">
        <w:rPr>
          <w:i/>
          <w:iCs/>
        </w:rPr>
        <w:t>48</w:t>
      </w:r>
      <w:r w:rsidRPr="00605715">
        <w:t>(3), 197–201. doi:10.1136/bjsports-2013-093154</w:t>
      </w:r>
    </w:p>
    <w:p w14:paraId="1C6C61C4" w14:textId="77777777" w:rsidR="00605715" w:rsidRPr="00605715" w:rsidRDefault="00605715" w:rsidP="00605715">
      <w:pPr>
        <w:pStyle w:val="biblio"/>
      </w:pPr>
      <w:r w:rsidRPr="00605715">
        <w:t xml:space="preserve">Lowe, S. A., &amp; OLaighin, G. (2014). Monitoring human health behaviour in one’s living environment: A technological review. </w:t>
      </w:r>
      <w:r w:rsidRPr="00605715">
        <w:rPr>
          <w:i/>
          <w:iCs/>
        </w:rPr>
        <w:t>Medical Engineering &amp; Physics</w:t>
      </w:r>
      <w:r w:rsidRPr="00605715">
        <w:t xml:space="preserve">, </w:t>
      </w:r>
      <w:r w:rsidRPr="00605715">
        <w:rPr>
          <w:i/>
          <w:iCs/>
        </w:rPr>
        <w:t>36</w:t>
      </w:r>
      <w:r w:rsidRPr="00605715">
        <w:t>(2), 147–168. doi:10.1016/j.medengphy.2013.11.010</w:t>
      </w:r>
    </w:p>
    <w:p w14:paraId="04EF554D" w14:textId="77777777" w:rsidR="00605715" w:rsidRPr="00605715" w:rsidRDefault="00605715" w:rsidP="00605715">
      <w:pPr>
        <w:pStyle w:val="biblio"/>
      </w:pPr>
      <w:r w:rsidRPr="00605715">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605715" w:rsidRDefault="00605715" w:rsidP="00605715">
      <w:pPr>
        <w:pStyle w:val="biblio"/>
      </w:pPr>
      <w:r w:rsidRPr="00605715">
        <w:t>Madgwick, S. (2013). Gait tracking with x-IMU | x-io Technologies. Retrieved from http://www.x-io.co.uk/gait-tracking-with-x-imu/</w:t>
      </w:r>
      <w:r w:rsidR="00B70935">
        <w:t xml:space="preserve"> on October, 2014</w:t>
      </w:r>
    </w:p>
    <w:p w14:paraId="0B00984B" w14:textId="77777777" w:rsidR="00605715" w:rsidRPr="00605715" w:rsidRDefault="00605715" w:rsidP="00605715">
      <w:pPr>
        <w:pStyle w:val="biblio"/>
      </w:pPr>
      <w:r w:rsidRPr="00605715">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605715" w:rsidRDefault="00605715" w:rsidP="00605715">
      <w:pPr>
        <w:pStyle w:val="biblio"/>
      </w:pPr>
      <w:r w:rsidRPr="00605715">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605715" w:rsidRDefault="00605715" w:rsidP="00605715">
      <w:pPr>
        <w:pStyle w:val="biblio"/>
      </w:pPr>
      <w:r w:rsidRPr="00605715">
        <w:t xml:space="preserve">Mündermann, L., Corazza, S., &amp; Andriacchi, T. P. (2006). The evolution of methods for the capture of human movement leading to markerless motion capture for biomechanical applications. </w:t>
      </w:r>
      <w:r w:rsidRPr="00605715">
        <w:rPr>
          <w:i/>
          <w:iCs/>
        </w:rPr>
        <w:t>Journal of NeuroEngineering and Rehabilitation</w:t>
      </w:r>
      <w:r w:rsidRPr="00605715">
        <w:t xml:space="preserve">, </w:t>
      </w:r>
      <w:r w:rsidRPr="00605715">
        <w:rPr>
          <w:i/>
          <w:iCs/>
        </w:rPr>
        <w:t>3</w:t>
      </w:r>
      <w:r w:rsidRPr="00605715">
        <w:t>(1), 6. doi:10.1186/1743-0003-3-6</w:t>
      </w:r>
    </w:p>
    <w:p w14:paraId="39A61B13" w14:textId="77777777" w:rsidR="00605715" w:rsidRPr="00605715" w:rsidRDefault="00605715" w:rsidP="00605715">
      <w:pPr>
        <w:pStyle w:val="biblio"/>
      </w:pPr>
      <w:r w:rsidRPr="00605715">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605715" w:rsidRDefault="00605715" w:rsidP="00605715">
      <w:pPr>
        <w:pStyle w:val="biblio"/>
      </w:pPr>
      <w:r w:rsidRPr="008008A5">
        <w:rPr>
          <w:lang w:val="es-ES"/>
        </w:rPr>
        <w:t xml:space="preserve">Park, Y., Kawahara, K., &amp; Uchida, M. (2008). </w:t>
      </w:r>
      <w:r w:rsidRPr="00605715">
        <w:t>Characteristic extraction of EMG with the apparent movement (pp. 2723–2726). Presented at the SICE Annual Conference, 2008. doi:10.1109/SICE.2008.4655128</w:t>
      </w:r>
    </w:p>
    <w:p w14:paraId="4DC2F1C8" w14:textId="77777777" w:rsidR="00605715" w:rsidRPr="00605715" w:rsidRDefault="00605715" w:rsidP="00605715">
      <w:pPr>
        <w:pStyle w:val="biblio"/>
      </w:pPr>
      <w:r w:rsidRPr="00605715">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605715" w:rsidRDefault="00605715" w:rsidP="00605715">
      <w:pPr>
        <w:pStyle w:val="biblio"/>
      </w:pPr>
      <w:r w:rsidRPr="00605715">
        <w:t xml:space="preserve">Phinyomark, A., Hirunviriya, S., Limsakul, C., &amp; Phukpattaranont, P. (2010). Evaluation of EMG feature extraction for hand movement recognition based on Euclidean distance and standard deviation (pp. 856–860). Presented at </w:t>
      </w:r>
      <w:r w:rsidRPr="00605715">
        <w:lastRenderedPageBreak/>
        <w:t>the 2010 International Conference on Electrical Engineering/Electronics Computer Telecommunications and Information Technology (ECTI-CON).</w:t>
      </w:r>
    </w:p>
    <w:p w14:paraId="1FF2C47F" w14:textId="77777777" w:rsidR="00605715" w:rsidRPr="00605715" w:rsidRDefault="00605715" w:rsidP="00605715">
      <w:pPr>
        <w:pStyle w:val="biblio"/>
      </w:pPr>
      <w:r w:rsidRPr="00605715">
        <w:t xml:space="preserve">Phuong, N. H. Q., Kang, H.-J., Suh, Y.-S., &amp; Ro, Y.-S. (2009). A DCM Based Orientation Estimation Algorithm with an Inertial Measurement Unit and a Magnetic Compass. </w:t>
      </w:r>
      <w:r w:rsidRPr="00605715">
        <w:rPr>
          <w:i/>
          <w:iCs/>
        </w:rPr>
        <w:t>Journal of Universal Computer Science</w:t>
      </w:r>
      <w:r w:rsidRPr="00605715">
        <w:t xml:space="preserve">, </w:t>
      </w:r>
      <w:r w:rsidRPr="00605715">
        <w:rPr>
          <w:i/>
          <w:iCs/>
        </w:rPr>
        <w:t>15</w:t>
      </w:r>
      <w:r w:rsidRPr="00605715">
        <w:t>(4), 859–876.</w:t>
      </w:r>
    </w:p>
    <w:p w14:paraId="3F690E09" w14:textId="77777777" w:rsidR="00605715" w:rsidRPr="00605715" w:rsidRDefault="00605715" w:rsidP="00605715">
      <w:pPr>
        <w:pStyle w:val="biblio"/>
      </w:pPr>
      <w:r w:rsidRPr="00605715">
        <w:t xml:space="preserve">Roetenberg, D. (2006). </w:t>
      </w:r>
      <w:r w:rsidRPr="00605715">
        <w:rPr>
          <w:i/>
          <w:iCs/>
        </w:rPr>
        <w:t>Inertial and Magnetic Sensing of Human Motion</w:t>
      </w:r>
      <w:r w:rsidRPr="00605715">
        <w:t>. University of Twente [Host].</w:t>
      </w:r>
    </w:p>
    <w:p w14:paraId="3C4C3734" w14:textId="77777777" w:rsidR="00605715" w:rsidRPr="00605715" w:rsidRDefault="00605715" w:rsidP="00605715">
      <w:pPr>
        <w:pStyle w:val="biblio"/>
      </w:pPr>
      <w:r w:rsidRPr="00605715">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605715" w:rsidRDefault="00605715" w:rsidP="00605715">
      <w:pPr>
        <w:pStyle w:val="biblio"/>
      </w:pPr>
      <w:r w:rsidRPr="00605715">
        <w:t xml:space="preserve">Sabatini, A. M. (2006). Quaternion-based extended Kalman filter for determining orientation by inertial and magnetic sensing. </w:t>
      </w:r>
      <w:r w:rsidRPr="00605715">
        <w:rPr>
          <w:i/>
          <w:iCs/>
        </w:rPr>
        <w:t>IEEE Transactions on Biomedical Engineering</w:t>
      </w:r>
      <w:r w:rsidRPr="00605715">
        <w:t xml:space="preserve">, </w:t>
      </w:r>
      <w:r w:rsidRPr="00605715">
        <w:rPr>
          <w:i/>
          <w:iCs/>
        </w:rPr>
        <w:t>53</w:t>
      </w:r>
      <w:r w:rsidRPr="00605715">
        <w:t>(7), 1346–1356. doi:10.1109/TBME.2006.875664</w:t>
      </w:r>
    </w:p>
    <w:p w14:paraId="23DAC3FE" w14:textId="77777777" w:rsidR="00605715" w:rsidRPr="008008A5" w:rsidRDefault="00605715" w:rsidP="00605715">
      <w:pPr>
        <w:pStyle w:val="biblio"/>
        <w:rPr>
          <w:lang w:val="es-ES"/>
        </w:rPr>
      </w:pPr>
      <w:r w:rsidRPr="00605715">
        <w:t xml:space="preserve">Sepúlveda, S. (2012, December). </w:t>
      </w:r>
      <w:r w:rsidRPr="008008A5">
        <w:rPr>
          <w:i/>
          <w:iCs/>
          <w:lang w:val="es-ES"/>
        </w:rPr>
        <w:t>Monitorización ambulatoria de coordenadas de posición utilizando acelerómetros, giroscopios y magnetómetros</w:t>
      </w:r>
      <w:r w:rsidRPr="008008A5">
        <w:rPr>
          <w:lang w:val="es-ES"/>
        </w:rPr>
        <w:t xml:space="preserve"> (Seminario de Investigación). Universidad de Valparaíso, Valparáiso.</w:t>
      </w:r>
    </w:p>
    <w:p w14:paraId="1A9DA8B0" w14:textId="77777777" w:rsidR="00605715" w:rsidRPr="008008A5" w:rsidRDefault="00605715" w:rsidP="00605715">
      <w:pPr>
        <w:pStyle w:val="biblio"/>
        <w:rPr>
          <w:lang w:val="es-ES"/>
        </w:rPr>
      </w:pPr>
      <w:r w:rsidRPr="008008A5">
        <w:rPr>
          <w:lang w:val="es-ES"/>
        </w:rPr>
        <w:t>Sepúlveda, S. (2014). RTGraph: First release. doi:10.5281/zenodo.12789</w:t>
      </w:r>
    </w:p>
    <w:p w14:paraId="2D5D315E" w14:textId="77777777" w:rsidR="00605715" w:rsidRPr="00605715" w:rsidRDefault="00605715" w:rsidP="00605715">
      <w:pPr>
        <w:pStyle w:val="biblio"/>
      </w:pPr>
      <w:r w:rsidRPr="00605715">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605715" w:rsidRDefault="00605715" w:rsidP="00605715">
      <w:pPr>
        <w:pStyle w:val="biblio"/>
      </w:pPr>
      <w:r w:rsidRPr="008008A5">
        <w:rPr>
          <w:lang w:val="es-ES"/>
        </w:rPr>
        <w:t xml:space="preserve">Sommerville, I. (2005). </w:t>
      </w:r>
      <w:r w:rsidRPr="008008A5">
        <w:rPr>
          <w:i/>
          <w:iCs/>
          <w:lang w:val="es-ES"/>
        </w:rPr>
        <w:t>Ingenieria del software</w:t>
      </w:r>
      <w:r w:rsidRPr="008008A5">
        <w:rPr>
          <w:lang w:val="es-ES"/>
        </w:rPr>
        <w:t xml:space="preserve">. </w:t>
      </w:r>
      <w:r w:rsidRPr="00605715">
        <w:t>Pearson Educacion.</w:t>
      </w:r>
    </w:p>
    <w:p w14:paraId="6DD98710" w14:textId="77777777" w:rsidR="00605715" w:rsidRPr="00605715" w:rsidRDefault="00605715" w:rsidP="00605715">
      <w:pPr>
        <w:pStyle w:val="biblio"/>
      </w:pPr>
      <w:r w:rsidRPr="00605715">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605715" w:rsidRDefault="00605715" w:rsidP="00605715">
      <w:pPr>
        <w:pStyle w:val="biblio"/>
      </w:pPr>
      <w:r w:rsidRPr="00605715">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605715" w:rsidRDefault="00605715" w:rsidP="00605715">
      <w:pPr>
        <w:pStyle w:val="biblio"/>
      </w:pPr>
      <w:r w:rsidRPr="00605715">
        <w:t xml:space="preserve">Suh, Y.-S. (2010). Orientation Estimation Using a Quaternion-Based Indirect Kalman Filter With Adaptive Estimation of External Acceleration. </w:t>
      </w:r>
      <w:r w:rsidRPr="00605715">
        <w:rPr>
          <w:i/>
          <w:iCs/>
        </w:rPr>
        <w:t>IEEE Transactions on Instrumentation and Measurement</w:t>
      </w:r>
      <w:r w:rsidRPr="00605715">
        <w:t xml:space="preserve">, </w:t>
      </w:r>
      <w:r w:rsidRPr="00605715">
        <w:rPr>
          <w:i/>
          <w:iCs/>
        </w:rPr>
        <w:t>59</w:t>
      </w:r>
      <w:r w:rsidRPr="00605715">
        <w:t>(12), 3296–3305. doi:10.1109/TIM.2010.2047157</w:t>
      </w:r>
    </w:p>
    <w:p w14:paraId="02567561" w14:textId="326AB04C" w:rsidR="00605715" w:rsidRPr="00605715" w:rsidRDefault="00605715" w:rsidP="00605715">
      <w:pPr>
        <w:pStyle w:val="biblio"/>
      </w:pPr>
      <w:r w:rsidRPr="00605715">
        <w:t>Tavendo. (2014). Autobahn. Retrieved from http://autobahn.ws/</w:t>
      </w:r>
      <w:r w:rsidR="00B70935">
        <w:t xml:space="preserve"> on October, 2014</w:t>
      </w:r>
    </w:p>
    <w:p w14:paraId="49E1CD26" w14:textId="77777777" w:rsidR="00605715" w:rsidRPr="00605715" w:rsidRDefault="00605715" w:rsidP="00605715">
      <w:pPr>
        <w:pStyle w:val="biblio"/>
      </w:pPr>
      <w:r w:rsidRPr="00605715">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605715" w:rsidRDefault="00605715" w:rsidP="00605715">
      <w:pPr>
        <w:pStyle w:val="biblio"/>
      </w:pPr>
      <w:r w:rsidRPr="00605715">
        <w:t xml:space="preserve">Thrun, S., Burgard, W., &amp; Fox, D. (2005). </w:t>
      </w:r>
      <w:r w:rsidRPr="00605715">
        <w:rPr>
          <w:i/>
          <w:iCs/>
        </w:rPr>
        <w:t>Probabilistic Robotics</w:t>
      </w:r>
      <w:r w:rsidRPr="00605715">
        <w:t>. Cambridge, Mass: Mit.</w:t>
      </w:r>
    </w:p>
    <w:p w14:paraId="5C54E909" w14:textId="77777777" w:rsidR="00605715" w:rsidRPr="00605715" w:rsidRDefault="00605715" w:rsidP="00605715">
      <w:pPr>
        <w:pStyle w:val="biblio"/>
      </w:pPr>
      <w:r w:rsidRPr="00605715">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605715" w:rsidRDefault="00605715" w:rsidP="00605715">
      <w:pPr>
        <w:pStyle w:val="biblio"/>
      </w:pPr>
      <w:r w:rsidRPr="00605715">
        <w:t xml:space="preserve">Tsai, M.-K. (2014). Automatically determining accidental falls in field surveying: A case study of integrating accelerometer determination and image recognition. </w:t>
      </w:r>
      <w:r w:rsidRPr="00605715">
        <w:rPr>
          <w:i/>
          <w:iCs/>
        </w:rPr>
        <w:t>Safety Science</w:t>
      </w:r>
      <w:r w:rsidRPr="00605715">
        <w:t xml:space="preserve">, </w:t>
      </w:r>
      <w:r w:rsidRPr="00605715">
        <w:rPr>
          <w:i/>
          <w:iCs/>
        </w:rPr>
        <w:t>66</w:t>
      </w:r>
      <w:r w:rsidRPr="00605715">
        <w:t>, 19–26. doi:10.1016/j.ssci.2014.01.012</w:t>
      </w:r>
    </w:p>
    <w:p w14:paraId="1338DC4B" w14:textId="52B3CABC" w:rsidR="00605715" w:rsidRPr="00605715" w:rsidRDefault="00605715" w:rsidP="00605715">
      <w:pPr>
        <w:pStyle w:val="biblio"/>
      </w:pPr>
      <w:r w:rsidRPr="00605715">
        <w:t xml:space="preserve">Varesano, F. (2011, April). </w:t>
      </w:r>
      <w:r w:rsidRPr="00605715">
        <w:rPr>
          <w:i/>
          <w:iCs/>
        </w:rPr>
        <w:t>Using Arduino for Tangible Human Computer Interaction</w:t>
      </w:r>
      <w:r w:rsidRPr="00605715">
        <w:t xml:space="preserve"> (Laurea Magistrale in Metodologie e Sistemi informatici). Universita degli Studi di Torino, Italy. Retrieved from http://www.varesano.net/files/MoS_thesis/thesis.pdf</w:t>
      </w:r>
      <w:r w:rsidR="00EF5FC5">
        <w:t xml:space="preserve"> on October, 2014</w:t>
      </w:r>
    </w:p>
    <w:p w14:paraId="0767D42F" w14:textId="56757313" w:rsidR="00605715" w:rsidRPr="00605715" w:rsidRDefault="00605715" w:rsidP="00605715">
      <w:pPr>
        <w:pStyle w:val="biblio"/>
      </w:pPr>
      <w:r w:rsidRPr="00605715">
        <w:t>Vermeulen, G., &amp; Schiele, J. (2010). PyQwt plots data with Numerical Python and PyQt. Retrieved from http://pyqwt.sourceforge.net/</w:t>
      </w:r>
      <w:r w:rsidR="00EF5FC5">
        <w:t xml:space="preserve"> on October, 2014</w:t>
      </w:r>
    </w:p>
    <w:p w14:paraId="3543C59F" w14:textId="77777777" w:rsidR="00605715" w:rsidRPr="00605715" w:rsidRDefault="00605715" w:rsidP="00605715">
      <w:pPr>
        <w:pStyle w:val="biblio"/>
      </w:pPr>
      <w:r w:rsidRPr="00605715">
        <w:t xml:space="preserve">Weinstein, A. J., &amp; Moore, K. L. (2010). Pose estimation of Ackerman steering vehicles for outdoors autonomous navigation. In </w:t>
      </w:r>
      <w:r w:rsidRPr="00605715">
        <w:rPr>
          <w:i/>
          <w:iCs/>
        </w:rPr>
        <w:t>2010 IEEE International Conference on Industrial Technology (ICIT)</w:t>
      </w:r>
      <w:r w:rsidRPr="00605715">
        <w:t xml:space="preserve"> (pp. 579–584). doi:10.1109/ICIT.2010.5472738</w:t>
      </w:r>
    </w:p>
    <w:p w14:paraId="04014799" w14:textId="77777777" w:rsidR="00605715" w:rsidRPr="00605715" w:rsidRDefault="00605715" w:rsidP="00605715">
      <w:pPr>
        <w:pStyle w:val="biblio"/>
      </w:pPr>
      <w:r w:rsidRPr="00605715">
        <w:t xml:space="preserve">Wixted, A. J., Thiel, D. V., Hahn, A. G., Gore, C. J., Pyne, D. B., &amp; James, D. A. (2007). Measurement of Energy Expenditure in Elite Athletes Using MEMS-Based Triaxial Accelerometers. </w:t>
      </w:r>
      <w:r w:rsidRPr="00605715">
        <w:rPr>
          <w:i/>
          <w:iCs/>
        </w:rPr>
        <w:t>IEEE Sensors Journal</w:t>
      </w:r>
      <w:r w:rsidRPr="00605715">
        <w:t xml:space="preserve">, </w:t>
      </w:r>
      <w:r w:rsidRPr="00605715">
        <w:rPr>
          <w:i/>
          <w:iCs/>
        </w:rPr>
        <w:t>7</w:t>
      </w:r>
      <w:r w:rsidRPr="00605715">
        <w:t>(4), 481–488. doi:10.1109/JSEN.2007.891947</w:t>
      </w:r>
    </w:p>
    <w:p w14:paraId="40245C19" w14:textId="77777777" w:rsidR="00605715" w:rsidRPr="00605715" w:rsidRDefault="00605715" w:rsidP="00605715">
      <w:pPr>
        <w:pStyle w:val="biblio"/>
      </w:pPr>
      <w:r w:rsidRPr="00605715">
        <w:lastRenderedPageBreak/>
        <w:t>Wolf, M. T., Assad, C., Stoica, A., You, K., Jethani, H., Vernacchia, M. T., … Iwashita, Y. (2013). Decoding static and dynamic arm and hand gestures from the JPL BioSleeve (pp. 1–9). Presented at the 2013 IEEE Aerospace Conference. doi:10.1109/AERO.2013.6497171</w:t>
      </w:r>
    </w:p>
    <w:p w14:paraId="4DEE08AB" w14:textId="77777777" w:rsidR="00605715" w:rsidRPr="00605715" w:rsidRDefault="00605715" w:rsidP="00605715">
      <w:pPr>
        <w:pStyle w:val="biblio"/>
      </w:pPr>
      <w:r w:rsidRPr="00605715">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605715" w:rsidRDefault="00605715" w:rsidP="00605715">
      <w:pPr>
        <w:pStyle w:val="biblio"/>
      </w:pPr>
      <w:r w:rsidRPr="00605715">
        <w:t xml:space="preserve">Xie, L., Yang, P., Yang, T., &amp; Li, M. (2012). Dual-EKF-Based Real-Time Celestial Navigation for Lunar Rover. </w:t>
      </w:r>
      <w:r w:rsidRPr="00605715">
        <w:rPr>
          <w:i/>
          <w:iCs/>
        </w:rPr>
        <w:t>Mathematical Problems in Engineering</w:t>
      </w:r>
      <w:r w:rsidRPr="00605715">
        <w:t xml:space="preserve">, </w:t>
      </w:r>
      <w:r w:rsidRPr="00605715">
        <w:rPr>
          <w:i/>
          <w:iCs/>
        </w:rPr>
        <w:t>2012</w:t>
      </w:r>
      <w:r w:rsidRPr="00605715">
        <w:t>. doi:10.1155/2012/578719</w:t>
      </w:r>
    </w:p>
    <w:p w14:paraId="112D54B5" w14:textId="77777777" w:rsidR="00605715" w:rsidRPr="00605715" w:rsidRDefault="00605715" w:rsidP="00605715">
      <w:pPr>
        <w:pStyle w:val="biblio"/>
      </w:pPr>
      <w:r w:rsidRPr="00605715">
        <w:t>Xiong, A., Chen, Y., Zhao, X., Han, J., &amp; Liu, G. (2011). A novel HCI based on EMG and IMU (pp. 2653–2657). Presented at the 2011 IEEE International Conference on Robotics and Biomimetics (ROBIO). doi:10.1109/ROBIO.2011.6181705</w:t>
      </w:r>
    </w:p>
    <w:p w14:paraId="13175E5A" w14:textId="77777777" w:rsidR="00605715" w:rsidRPr="00605715" w:rsidRDefault="00605715" w:rsidP="00605715">
      <w:pPr>
        <w:pStyle w:val="biblio"/>
      </w:pPr>
      <w:r w:rsidRPr="00605715">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605715" w:rsidRDefault="00605715" w:rsidP="00605715">
      <w:pPr>
        <w:pStyle w:val="biblio"/>
      </w:pPr>
      <w:r w:rsidRPr="00605715">
        <w:t>Xsens. (2014). Products. Retrieved from http://www.xsens.com/products/</w:t>
      </w:r>
      <w:r w:rsidR="00EF5FC5">
        <w:t xml:space="preserve"> on October, 2014</w:t>
      </w:r>
    </w:p>
    <w:p w14:paraId="36B4E4D0" w14:textId="77777777" w:rsidR="00605715" w:rsidRPr="00605715" w:rsidRDefault="00605715" w:rsidP="00605715">
      <w:pPr>
        <w:pStyle w:val="biblio"/>
      </w:pPr>
      <w:r w:rsidRPr="008008A5">
        <w:rPr>
          <w:lang w:val="es-ES"/>
        </w:rPr>
        <w:t xml:space="preserve">Yi-fu, J., Bo, X., &amp; Jun, W. (2013). </w:t>
      </w:r>
      <w:r w:rsidRPr="00605715">
        <w:t>SINS in-motion alignment and position determination for land-vehicle based on quaternion Kalman filter (pp. 5083–5088). Presented at the Control Conference (CCC), 2013 32nd Chinese.</w:t>
      </w:r>
    </w:p>
    <w:p w14:paraId="54BACB04" w14:textId="77777777" w:rsidR="00605715" w:rsidRDefault="00605715" w:rsidP="00605715">
      <w:pPr>
        <w:pStyle w:val="biblio"/>
      </w:pPr>
      <w:r w:rsidRPr="00605715">
        <w:t xml:space="preserve">Zheng, H., Black, N. D., &amp; Harris, D. N. D. (2005). Position-sensing technologies for movement analysis in stroke rehabilitation. </w:t>
      </w:r>
      <w:r>
        <w:rPr>
          <w:i/>
          <w:iCs/>
        </w:rPr>
        <w:t>Medical and Biological Engineering and Computing</w:t>
      </w:r>
      <w:r>
        <w:t xml:space="preserve">, </w:t>
      </w:r>
      <w:r>
        <w:rPr>
          <w:i/>
          <w:iCs/>
        </w:rPr>
        <w:t>43</w:t>
      </w:r>
      <w:r>
        <w:t>(4), 413–420. doi:10.1007/BF02344720</w:t>
      </w:r>
    </w:p>
    <w:p w14:paraId="7624B3F3" w14:textId="1D0B45ED" w:rsidR="001A5881" w:rsidRPr="00943CE7" w:rsidRDefault="00721551" w:rsidP="00605715">
      <w:pPr>
        <w:pStyle w:val="biblio"/>
      </w:pPr>
      <w:r>
        <w:fldChar w:fldCharType="end"/>
      </w:r>
    </w:p>
    <w:p w14:paraId="2A8E1EDA" w14:textId="77777777" w:rsidR="00513414" w:rsidRDefault="00513414">
      <w:pPr>
        <w:rPr>
          <w:rFonts w:ascii="Apple Garamond" w:hAnsi="Apple Garamond"/>
          <w:b/>
        </w:rPr>
      </w:pPr>
      <w:bookmarkStart w:id="338" w:name="_Toc402203659"/>
      <w:bookmarkStart w:id="339" w:name="_Toc402203762"/>
      <w:bookmarkStart w:id="340" w:name="_Toc402203820"/>
      <w:bookmarkEnd w:id="338"/>
      <w:bookmarkEnd w:id="339"/>
      <w:bookmarkEnd w:id="340"/>
      <w:r>
        <w:br w:type="page"/>
      </w:r>
    </w:p>
    <w:p w14:paraId="37A1460F" w14:textId="269E862C" w:rsidR="001A5881" w:rsidRPr="002254FE" w:rsidRDefault="001A5881" w:rsidP="008422E2">
      <w:pPr>
        <w:pStyle w:val="Ttulo1"/>
      </w:pPr>
      <w:bookmarkStart w:id="341" w:name="_Toc407756018"/>
      <w:r w:rsidRPr="002254FE">
        <w:lastRenderedPageBreak/>
        <w:t>Glosario</w:t>
      </w:r>
      <w:bookmarkEnd w:id="341"/>
    </w:p>
    <w:p w14:paraId="63AD9902" w14:textId="7C0875D1" w:rsidR="006B7CF9" w:rsidRPr="00D9028E" w:rsidRDefault="00A24C92" w:rsidP="00EA0C94">
      <w:pPr>
        <w:pStyle w:val="TTCuerpoIndentado"/>
        <w:rPr>
          <w:rFonts w:ascii="Apple Garamond" w:hAnsi="Apple Garamond"/>
          <w:noProof/>
        </w:rPr>
        <w:sectPr w:rsidR="006B7CF9" w:rsidRPr="00D9028E" w:rsidSect="001D0157">
          <w:headerReference w:type="even" r:id="rId31"/>
          <w:type w:val="continuous"/>
          <w:pgSz w:w="12240" w:h="15840"/>
          <w:pgMar w:top="1814" w:right="2722" w:bottom="1440" w:left="1474" w:header="720" w:footer="720" w:gutter="0"/>
          <w:pgNumType w:start="0"/>
          <w:cols w:space="720"/>
          <w:titlePg/>
          <w:docGrid w:linePitch="360"/>
        </w:sectPr>
      </w:pPr>
      <w:r w:rsidRPr="00D9028E">
        <w:rPr>
          <w:rFonts w:ascii="Apple Garamond" w:hAnsi="Apple Garamond"/>
        </w:rPr>
        <w:fldChar w:fldCharType="begin"/>
      </w:r>
      <w:r w:rsidRPr="00D9028E">
        <w:rPr>
          <w:rFonts w:ascii="Apple Garamond" w:hAnsi="Apple Garamond"/>
        </w:rPr>
        <w:instrText xml:space="preserve"> INDEX \r \h "A" \c "1" \z "3082" </w:instrText>
      </w:r>
      <w:r w:rsidRPr="00D9028E">
        <w:rPr>
          <w:rFonts w:ascii="Apple Garamond" w:hAnsi="Apple Garamond"/>
        </w:rPr>
        <w:fldChar w:fldCharType="separate"/>
      </w:r>
    </w:p>
    <w:p w14:paraId="15D3C05E" w14:textId="6AD784A2" w:rsidR="006B7CF9" w:rsidRPr="00D9028E" w:rsidRDefault="0032340B">
      <w:pPr>
        <w:pStyle w:val="Ttulodendice"/>
        <w:keepNext/>
        <w:tabs>
          <w:tab w:val="right" w:leader="dot" w:pos="8034"/>
        </w:tabs>
        <w:rPr>
          <w:rFonts w:ascii="Apple Garamond" w:eastAsiaTheme="minorEastAsia" w:hAnsi="Apple Garamond" w:cstheme="minorBidi"/>
          <w:b w:val="0"/>
          <w:bCs w:val="0"/>
          <w:noProof/>
          <w:lang w:val="es-ES"/>
        </w:rPr>
      </w:pPr>
      <w:r>
        <w:rPr>
          <w:rFonts w:ascii="Apple Garamond" w:hAnsi="Apple Garamond"/>
          <w:noProof/>
          <w:lang w:val="es-ES"/>
        </w:rPr>
        <w:lastRenderedPageBreak/>
        <w:t xml:space="preserve">              </w:t>
      </w:r>
      <w:r w:rsidR="006B7CF9" w:rsidRPr="00D9028E">
        <w:rPr>
          <w:rFonts w:ascii="Apple Garamond" w:hAnsi="Apple Garamond"/>
          <w:noProof/>
          <w:lang w:val="es-ES"/>
        </w:rPr>
        <w:t>D</w:t>
      </w:r>
    </w:p>
    <w:p w14:paraId="778780EE" w14:textId="7C6B0223" w:rsidR="006B7CF9" w:rsidRPr="0032340B" w:rsidRDefault="006B7CF9" w:rsidP="00775A97">
      <w:pPr>
        <w:pStyle w:val="biblio"/>
        <w:rPr>
          <w:rFonts w:ascii="Apple Garamond" w:hAnsi="Apple Garamond"/>
          <w:noProof/>
          <w:sz w:val="18"/>
          <w:szCs w:val="18"/>
        </w:rPr>
      </w:pPr>
      <w:r w:rsidRPr="0032340B">
        <w:rPr>
          <w:rFonts w:ascii="Apple Garamond" w:hAnsi="Apple Garamond"/>
          <w:noProof/>
          <w:sz w:val="18"/>
          <w:szCs w:val="18"/>
        </w:rPr>
        <w:t>DOF: Grados de Libertad; Define la cantidad de movimientos que puede realizar un objeto, 13</w:t>
      </w:r>
      <w:r w:rsidR="003B46AF" w:rsidRPr="0032340B">
        <w:rPr>
          <w:rFonts w:ascii="Apple Garamond" w:hAnsi="Apple Garamond"/>
          <w:noProof/>
          <w:sz w:val="18"/>
          <w:szCs w:val="18"/>
        </w:rPr>
        <w:t>pp</w:t>
      </w:r>
    </w:p>
    <w:p w14:paraId="246A1FCD"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E</w:t>
      </w:r>
    </w:p>
    <w:p w14:paraId="1652C05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EMG: Acrónimo para Electromiograma, 11</w:t>
      </w:r>
    </w:p>
    <w:p w14:paraId="7FA953F1"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G</w:t>
      </w:r>
    </w:p>
    <w:p w14:paraId="1E06474E"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rPr>
        <w:t>Gold Standard</w:t>
      </w:r>
      <w:r w:rsidRPr="00D9028E">
        <w:rPr>
          <w:rFonts w:ascii="Apple Garamond" w:hAnsi="Apple Garamond"/>
          <w:noProof/>
          <w:lang w:val="es-ES"/>
        </w:rPr>
        <w:t>: Denominación para un dispostivo o aparato que sirve como referencia o parámetro de comparación, 8</w:t>
      </w:r>
    </w:p>
    <w:p w14:paraId="71EA2D7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H</w:t>
      </w:r>
    </w:p>
    <w:p w14:paraId="3FDEF59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Holter</w:t>
      </w:r>
      <w:r w:rsidRPr="00D9028E">
        <w:rPr>
          <w:rFonts w:ascii="Apple Garamond" w:hAnsi="Apple Garamond"/>
          <w:noProof/>
          <w:lang w:val="es-ES"/>
        </w:rPr>
        <w:t>: Holter (dispositivo); registro de señales cardiacas en forma ambulatoria, 9</w:t>
      </w:r>
    </w:p>
    <w:p w14:paraId="677F6C27"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I</w:t>
      </w:r>
    </w:p>
    <w:p w14:paraId="1E65020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2C: Inter-Integrated Circuit; Protocolo de comunicación serial punro-multipunto, 13</w:t>
      </w:r>
    </w:p>
    <w:p w14:paraId="240B11DF"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MU: Unidad de medición Inercial; dispositivo que combina sensores inerciales para medir el movimiento de un objeto, generalmente compuestos por acelerómetros y giroscopios, 10</w:t>
      </w:r>
    </w:p>
    <w:p w14:paraId="57B9574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IoT</w:t>
      </w:r>
      <w:r w:rsidRPr="00D9028E">
        <w:rPr>
          <w:rFonts w:ascii="Apple Garamond" w:hAnsi="Apple Garamond"/>
          <w:noProof/>
          <w:lang w:val="es-ES"/>
        </w:rPr>
        <w:t>: Internet of Things, 14</w:t>
      </w:r>
    </w:p>
    <w:p w14:paraId="7C5517C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M</w:t>
      </w:r>
    </w:p>
    <w:p w14:paraId="677E0BDA"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EMS: Sistemas Microelectromecánicos; tecnología de miniaturización que permite reducir el tamaño de dispositivos mecánicos, 10</w:t>
      </w:r>
    </w:p>
    <w:p w14:paraId="69998D0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otion Capture: (Captura de movimiento) Acrónimo para denominar a un sistema de captura de movimiento, 8</w:t>
      </w:r>
    </w:p>
    <w:p w14:paraId="42C40F6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R</w:t>
      </w:r>
    </w:p>
    <w:p w14:paraId="76907FD1"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RPi: Acronimo para Raspberry Pi, 11</w:t>
      </w:r>
    </w:p>
    <w:p w14:paraId="208470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S</w:t>
      </w:r>
    </w:p>
    <w:p w14:paraId="13CDAD5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SPI: Serial Peripheral Interface, 13</w:t>
      </w:r>
    </w:p>
    <w:p w14:paraId="547F2A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U</w:t>
      </w:r>
    </w:p>
    <w:p w14:paraId="2D7F4FA9"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UART</w:t>
      </w:r>
      <w:r w:rsidRPr="00D9028E">
        <w:rPr>
          <w:rFonts w:ascii="Apple Garamond" w:hAnsi="Apple Garamond"/>
          <w:noProof/>
          <w:lang w:val="es-ES"/>
        </w:rPr>
        <w:t>: Universal asynchronous receiver/transmitter, 14</w:t>
      </w:r>
    </w:p>
    <w:p w14:paraId="081FD7E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W</w:t>
      </w:r>
    </w:p>
    <w:p w14:paraId="37505513" w14:textId="4B1958C8" w:rsidR="00857F4B" w:rsidRPr="00F017A5" w:rsidRDefault="006B7CF9" w:rsidP="00F017A5">
      <w:pPr>
        <w:pStyle w:val="ndice1"/>
        <w:tabs>
          <w:tab w:val="right" w:leader="dot" w:pos="8034"/>
        </w:tabs>
        <w:rPr>
          <w:rFonts w:ascii="Apple Garamond" w:hAnsi="Apple Garamond"/>
          <w:noProof/>
          <w:lang w:val="es-ES"/>
        </w:rPr>
      </w:pPr>
      <w:r w:rsidRPr="00D9028E">
        <w:rPr>
          <w:rFonts w:ascii="Apple Garamond" w:hAnsi="Apple Garamond"/>
          <w:i/>
          <w:noProof/>
          <w:lang w:val="es-ES"/>
        </w:rPr>
        <w:t>wearable</w:t>
      </w:r>
      <w:r w:rsidRPr="00D9028E">
        <w:rPr>
          <w:rFonts w:ascii="Apple Garamond" w:hAnsi="Apple Garamond"/>
          <w:noProof/>
          <w:lang w:val="es-ES"/>
        </w:rPr>
        <w:t>: ; dispositivos electrónicos que se pueden utilizar como ropa o como accesorios de ella, 10</w:t>
      </w:r>
      <w:bookmarkStart w:id="342" w:name="_GoBack"/>
      <w:bookmarkEnd w:id="342"/>
      <w:r w:rsidR="00A24C92" w:rsidRPr="00D9028E">
        <w:fldChar w:fldCharType="end"/>
      </w:r>
    </w:p>
    <w:sectPr w:rsidR="00857F4B" w:rsidRPr="00F017A5" w:rsidSect="00A6148E">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F2CDB" w14:textId="77777777" w:rsidR="00DA503F" w:rsidRDefault="00DA503F">
      <w:r>
        <w:separator/>
      </w:r>
    </w:p>
    <w:p w14:paraId="5178A0CE" w14:textId="77777777" w:rsidR="00DA503F" w:rsidRDefault="00DA503F"/>
  </w:endnote>
  <w:endnote w:type="continuationSeparator" w:id="0">
    <w:p w14:paraId="5C0BE394" w14:textId="77777777" w:rsidR="00DA503F" w:rsidRDefault="00DA503F">
      <w:r>
        <w:continuationSeparator/>
      </w:r>
    </w:p>
    <w:p w14:paraId="4F269EC0" w14:textId="77777777" w:rsidR="00DA503F" w:rsidRDefault="00DA50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BD4AC" w14:textId="77777777" w:rsidR="00DA503F" w:rsidRDefault="00DA503F">
      <w:r>
        <w:separator/>
      </w:r>
    </w:p>
    <w:p w14:paraId="27CA9DCE" w14:textId="77777777" w:rsidR="00DA503F" w:rsidRDefault="00DA503F"/>
  </w:footnote>
  <w:footnote w:type="continuationSeparator" w:id="0">
    <w:p w14:paraId="6E3FDC8D" w14:textId="77777777" w:rsidR="00DA503F" w:rsidRDefault="00DA503F">
      <w:r>
        <w:continuationSeparator/>
      </w:r>
    </w:p>
    <w:p w14:paraId="22FD0795" w14:textId="77777777" w:rsidR="00DA503F" w:rsidRDefault="00DA503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E28F" w14:textId="3508A50F" w:rsidR="006F1656" w:rsidRPr="00913010" w:rsidRDefault="006F1656"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6DA45E0A" w14:textId="77777777" w:rsidR="006F1656" w:rsidRPr="00913010" w:rsidRDefault="006F1656" w:rsidP="003D23BC">
    <w:pPr>
      <w:pStyle w:val="Piedepgina"/>
      <w:framePr w:w="1825" w:h="1145" w:hRule="exact" w:wrap="around" w:vAnchor="page" w:hAnchor="page" w:x="513" w:y="1793"/>
      <w:rPr>
        <w:rStyle w:val="Nmerodepgina"/>
      </w:rPr>
    </w:pPr>
  </w:p>
  <w:p w14:paraId="55B89A85" w14:textId="77777777" w:rsidR="006F1656" w:rsidRPr="00913010" w:rsidRDefault="006F1656"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Pr>
        <w:rStyle w:val="Nmerodepgina"/>
        <w:rFonts w:ascii="Century Schoolbook" w:hAnsi="Century Schoolbook"/>
        <w:noProof/>
        <w:sz w:val="28"/>
      </w:rPr>
      <w:t>2</w:t>
    </w:r>
    <w:r>
      <w:rPr>
        <w:rStyle w:val="Nmerodepgina"/>
        <w:rFonts w:ascii="Century Schoolbook" w:hAnsi="Century Schoolbook"/>
        <w:sz w:val="28"/>
      </w:rPr>
      <w:fldChar w:fldCharType="end"/>
    </w:r>
  </w:p>
  <w:p w14:paraId="260CC7F2" w14:textId="3512FA23" w:rsidR="006F1656" w:rsidRDefault="006F1656">
    <w:pPr>
      <w:pStyle w:val="Encabezado"/>
    </w:pPr>
    <w:r>
      <w:rPr>
        <w:noProof/>
        <w:lang w:val="en-US" w:eastAsia="en-US"/>
      </w:rPr>
      <mc:AlternateContent>
        <mc:Choice Requires="wps">
          <w:drawing>
            <wp:anchor distT="4294967295" distB="4294967295" distL="114300" distR="114300" simplePos="0" relativeHeight="251657216" behindDoc="0" locked="0" layoutInCell="1" allowOverlap="1" wp14:anchorId="2BCAC262" wp14:editId="7207ECC3">
              <wp:simplePos x="0" y="0"/>
              <wp:positionH relativeFrom="column">
                <wp:posOffset>-1409700</wp:posOffset>
              </wp:positionH>
              <wp:positionV relativeFrom="paragraph">
                <wp:posOffset>2056129</wp:posOffset>
              </wp:positionV>
              <wp:extent cx="1348105" cy="0"/>
              <wp:effectExtent l="0" t="0" r="23495" b="19050"/>
              <wp:wrapNone/>
              <wp:docPr id="17"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E1DCE1" id="Line 1" o:spid="_x0000_s1026" style="position:absolute;z-index:251657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" strokeweight="2pt"/>
          </w:pict>
        </mc:Fallback>
      </mc:AlternateContent>
    </w:r>
    <w:r>
      <w:rPr>
        <w:noProof/>
        <w:lang w:val="en-US" w:eastAsia="en-US"/>
      </w:rPr>
      <mc:AlternateContent>
        <mc:Choice Requires="wps">
          <w:drawing>
            <wp:anchor distT="4294967295" distB="4294967295" distL="114300" distR="114300" simplePos="0" relativeHeight="251659264" behindDoc="0" locked="0" layoutInCell="1" allowOverlap="1" wp14:anchorId="1C8FF1AF" wp14:editId="6DF657EB">
              <wp:simplePos x="0" y="0"/>
              <wp:positionH relativeFrom="column">
                <wp:posOffset>-1409700</wp:posOffset>
              </wp:positionH>
              <wp:positionV relativeFrom="paragraph">
                <wp:posOffset>461009</wp:posOffset>
              </wp:positionV>
              <wp:extent cx="6539865" cy="0"/>
              <wp:effectExtent l="0" t="0" r="32385" b="19050"/>
              <wp:wrapNone/>
              <wp:docPr id="1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0854F0" id="Line 2"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xr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E0l&#10;nGsSAgAAKQQAAA4AAAAAAAAAAAAAAAAALgIAAGRycy9lMm9Eb2MueG1sUEsBAi0AFAAGAAgAAAAh&#10;ACezhMreAAAACgEAAA8AAAAAAAAAAAAAAAAAbAQAAGRycy9kb3ducmV2LnhtbFBLBQYAAAAABAAE&#10;APMAAAB3BQAAAAA=&#10;"/>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65A2A" w14:textId="77777777" w:rsidR="006F1656" w:rsidRPr="00913010" w:rsidRDefault="006F1656" w:rsidP="003D23B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F017A5">
      <w:rPr>
        <w:rStyle w:val="Nmerodepgina"/>
        <w:rFonts w:ascii="Century Schoolbook" w:hAnsi="Century Schoolbook"/>
        <w:noProof/>
        <w:sz w:val="28"/>
      </w:rPr>
      <w:t>39</w:t>
    </w:r>
    <w:r>
      <w:rPr>
        <w:rStyle w:val="Nmerodepgina"/>
        <w:rFonts w:ascii="Century Schoolbook" w:hAnsi="Century Schoolbook"/>
        <w:sz w:val="28"/>
      </w:rPr>
      <w:fldChar w:fldCharType="end"/>
    </w:r>
  </w:p>
  <w:p w14:paraId="33ADC3B1" w14:textId="5B289C1B" w:rsidR="006F1656" w:rsidRDefault="006F1656" w:rsidP="003D23B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2C392D40" w14:textId="77777777" w:rsidR="006F1656" w:rsidRPr="00913010" w:rsidRDefault="006F1656" w:rsidP="003D23BC">
    <w:pPr>
      <w:pStyle w:val="Piedepgina"/>
      <w:framePr w:w="1809" w:h="913" w:hRule="exact" w:wrap="around" w:vAnchor="page" w:hAnchor="page" w:x="9937" w:y="1857"/>
      <w:jc w:val="right"/>
      <w:rPr>
        <w:rStyle w:val="Nmerodepgina"/>
      </w:rPr>
    </w:pPr>
  </w:p>
  <w:p w14:paraId="2889C2D3" w14:textId="7853E806" w:rsidR="006F1656" w:rsidRDefault="006F1656" w:rsidP="003D23BC">
    <w:pPr>
      <w:pStyle w:val="Encabezado"/>
      <w:tabs>
        <w:tab w:val="clear" w:pos="4419"/>
        <w:tab w:val="clear" w:pos="8838"/>
        <w:tab w:val="left" w:pos="533"/>
      </w:tabs>
    </w:pPr>
    <w:r>
      <w:rPr>
        <w:noProof/>
        <w:lang w:val="en-US" w:eastAsia="en-US"/>
      </w:rPr>
      <mc:AlternateContent>
        <mc:Choice Requires="wps">
          <w:drawing>
            <wp:anchor distT="4294967295" distB="4294967295" distL="114300" distR="114300" simplePos="0" relativeHeight="251656192" behindDoc="0" locked="0" layoutInCell="1" allowOverlap="1" wp14:anchorId="5937965F" wp14:editId="151240FD">
              <wp:simplePos x="0" y="0"/>
              <wp:positionH relativeFrom="column">
                <wp:posOffset>5184140</wp:posOffset>
              </wp:positionH>
              <wp:positionV relativeFrom="paragraph">
                <wp:posOffset>2056129</wp:posOffset>
              </wp:positionV>
              <wp:extent cx="1337945" cy="0"/>
              <wp:effectExtent l="0" t="0" r="33655" b="19050"/>
              <wp:wrapNone/>
              <wp:docPr id="1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794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4F578B" id="Line 3"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8.2pt,161.9pt" to="513.5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pisFAIAACo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" strokeweight="2pt"/>
          </w:pict>
        </mc:Fallback>
      </mc:AlternateContent>
    </w:r>
    <w:r>
      <w:rPr>
        <w:noProof/>
        <w:lang w:val="en-US" w:eastAsia="en-US"/>
      </w:rPr>
      <mc:AlternateContent>
        <mc:Choice Requires="wps">
          <w:drawing>
            <wp:anchor distT="4294967295" distB="4294967295" distL="114300" distR="114300" simplePos="0" relativeHeight="251658240" behindDoc="0" locked="0" layoutInCell="1" allowOverlap="1" wp14:anchorId="4490A582" wp14:editId="4862CEBA">
              <wp:simplePos x="0" y="0"/>
              <wp:positionH relativeFrom="column">
                <wp:posOffset>-27940</wp:posOffset>
              </wp:positionH>
              <wp:positionV relativeFrom="paragraph">
                <wp:posOffset>471169</wp:posOffset>
              </wp:positionV>
              <wp:extent cx="6570345" cy="0"/>
              <wp:effectExtent l="0" t="0" r="20955" b="19050"/>
              <wp:wrapNone/>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03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FDAA04" id="Line 4" o:spid="_x0000_s1026" style="position:absolute;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2pt,37.1pt" to="515.1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KMv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"/>
          </w:pict>
        </mc:Fallback>
      </mc:AlternateConten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6F1656" w:rsidRPr="00913010" w:rsidRDefault="006F1656"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6F1656" w:rsidRPr="00913010" w:rsidRDefault="006F1656" w:rsidP="003D23BC">
    <w:pPr>
      <w:pStyle w:val="Piedepgina"/>
      <w:framePr w:w="1825" w:h="1145" w:hRule="exact" w:wrap="around" w:vAnchor="page" w:hAnchor="page" w:x="513" w:y="1793"/>
      <w:rPr>
        <w:rStyle w:val="Nmerodepgina"/>
      </w:rPr>
    </w:pPr>
  </w:p>
  <w:p w14:paraId="07D00AB7" w14:textId="77777777" w:rsidR="006F1656" w:rsidRPr="00913010" w:rsidRDefault="006F1656"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F017A5">
      <w:rPr>
        <w:rStyle w:val="Nmerodepgina"/>
        <w:rFonts w:ascii="Century Schoolbook" w:hAnsi="Century Schoolbook"/>
        <w:noProof/>
        <w:sz w:val="28"/>
      </w:rPr>
      <w:t>38</w:t>
    </w:r>
    <w:r>
      <w:rPr>
        <w:rStyle w:val="Nmerodepgina"/>
        <w:rFonts w:ascii="Century Schoolbook" w:hAnsi="Century Schoolbook"/>
        <w:sz w:val="28"/>
      </w:rPr>
      <w:fldChar w:fldCharType="end"/>
    </w:r>
  </w:p>
  <w:p w14:paraId="5337C7CD" w14:textId="5415F071" w:rsidR="006F1656" w:rsidRDefault="006F1656">
    <w:pPr>
      <w:pStyle w:val="Encabezado"/>
    </w:pPr>
    <w:r>
      <w:rPr>
        <w:noProof/>
        <w:lang w:val="en-US" w:eastAsia="en-US"/>
      </w:rPr>
      <mc:AlternateContent>
        <mc:Choice Requires="wps">
          <w:drawing>
            <wp:anchor distT="4294967295" distB="4294967295" distL="114300" distR="114300" simplePos="0" relativeHeight="251661312" behindDoc="0" locked="0" layoutInCell="1" allowOverlap="1" wp14:anchorId="243A23C8" wp14:editId="718D50EE">
              <wp:simplePos x="0" y="0"/>
              <wp:positionH relativeFrom="column">
                <wp:posOffset>-1409700</wp:posOffset>
              </wp:positionH>
              <wp:positionV relativeFrom="paragraph">
                <wp:posOffset>2056129</wp:posOffset>
              </wp:positionV>
              <wp:extent cx="1348105" cy="0"/>
              <wp:effectExtent l="0" t="0" r="2349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E0F00A" id="Lin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9jEwIAACk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" strokeweight="2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57B74AA" wp14:editId="0BA2F0DB">
              <wp:simplePos x="0" y="0"/>
              <wp:positionH relativeFrom="column">
                <wp:posOffset>-1409700</wp:posOffset>
              </wp:positionH>
              <wp:positionV relativeFrom="paragraph">
                <wp:posOffset>461009</wp:posOffset>
              </wp:positionV>
              <wp:extent cx="6539865" cy="0"/>
              <wp:effectExtent l="0" t="0" r="32385"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DE3EE" id="Line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mirrorMargins/>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5A4"/>
    <w:rsid w:val="00002742"/>
    <w:rsid w:val="000072D2"/>
    <w:rsid w:val="0000768F"/>
    <w:rsid w:val="00010489"/>
    <w:rsid w:val="00010BCE"/>
    <w:rsid w:val="00014399"/>
    <w:rsid w:val="0002080E"/>
    <w:rsid w:val="00026AB3"/>
    <w:rsid w:val="00027C2E"/>
    <w:rsid w:val="00036124"/>
    <w:rsid w:val="00041959"/>
    <w:rsid w:val="00041C02"/>
    <w:rsid w:val="00043F97"/>
    <w:rsid w:val="00051FBA"/>
    <w:rsid w:val="0005415E"/>
    <w:rsid w:val="0005441C"/>
    <w:rsid w:val="00056C0D"/>
    <w:rsid w:val="00057035"/>
    <w:rsid w:val="0005790C"/>
    <w:rsid w:val="000651A7"/>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0F56AF"/>
    <w:rsid w:val="0010135F"/>
    <w:rsid w:val="00101684"/>
    <w:rsid w:val="0010470B"/>
    <w:rsid w:val="00104BFD"/>
    <w:rsid w:val="00105DDA"/>
    <w:rsid w:val="00107E17"/>
    <w:rsid w:val="00115415"/>
    <w:rsid w:val="0012312E"/>
    <w:rsid w:val="00123592"/>
    <w:rsid w:val="0012584C"/>
    <w:rsid w:val="00140D21"/>
    <w:rsid w:val="00152F21"/>
    <w:rsid w:val="00157C96"/>
    <w:rsid w:val="00165706"/>
    <w:rsid w:val="001661AF"/>
    <w:rsid w:val="00167A94"/>
    <w:rsid w:val="001737FA"/>
    <w:rsid w:val="001738FF"/>
    <w:rsid w:val="00174083"/>
    <w:rsid w:val="00181253"/>
    <w:rsid w:val="00181304"/>
    <w:rsid w:val="0018358C"/>
    <w:rsid w:val="001840E7"/>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64190"/>
    <w:rsid w:val="00270C1B"/>
    <w:rsid w:val="002723DE"/>
    <w:rsid w:val="002739A0"/>
    <w:rsid w:val="0028411C"/>
    <w:rsid w:val="00285E3E"/>
    <w:rsid w:val="00292B0D"/>
    <w:rsid w:val="002938A8"/>
    <w:rsid w:val="00296D31"/>
    <w:rsid w:val="002976CE"/>
    <w:rsid w:val="002A06FF"/>
    <w:rsid w:val="002A3291"/>
    <w:rsid w:val="002A632D"/>
    <w:rsid w:val="002A6BB1"/>
    <w:rsid w:val="002C5A5B"/>
    <w:rsid w:val="002C5CAA"/>
    <w:rsid w:val="002D05EE"/>
    <w:rsid w:val="002D71CD"/>
    <w:rsid w:val="002E3DF0"/>
    <w:rsid w:val="002E4CF7"/>
    <w:rsid w:val="002E54AA"/>
    <w:rsid w:val="002E57F4"/>
    <w:rsid w:val="002E75C2"/>
    <w:rsid w:val="002F18F6"/>
    <w:rsid w:val="002F3941"/>
    <w:rsid w:val="002F3ECD"/>
    <w:rsid w:val="002F55BA"/>
    <w:rsid w:val="002F6CA1"/>
    <w:rsid w:val="00300D25"/>
    <w:rsid w:val="00314F66"/>
    <w:rsid w:val="00315928"/>
    <w:rsid w:val="00320D12"/>
    <w:rsid w:val="0032340B"/>
    <w:rsid w:val="00323D62"/>
    <w:rsid w:val="003338D4"/>
    <w:rsid w:val="00334ED8"/>
    <w:rsid w:val="003435D7"/>
    <w:rsid w:val="00344B2F"/>
    <w:rsid w:val="0034536B"/>
    <w:rsid w:val="003475CC"/>
    <w:rsid w:val="003509EA"/>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06E4"/>
    <w:rsid w:val="0041270C"/>
    <w:rsid w:val="00415484"/>
    <w:rsid w:val="004160ED"/>
    <w:rsid w:val="00422296"/>
    <w:rsid w:val="00426150"/>
    <w:rsid w:val="00431330"/>
    <w:rsid w:val="004377F2"/>
    <w:rsid w:val="00443B04"/>
    <w:rsid w:val="00447FB2"/>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56352"/>
    <w:rsid w:val="005644D2"/>
    <w:rsid w:val="005671F6"/>
    <w:rsid w:val="00573938"/>
    <w:rsid w:val="0057549A"/>
    <w:rsid w:val="00582042"/>
    <w:rsid w:val="005829E9"/>
    <w:rsid w:val="005837D8"/>
    <w:rsid w:val="00590FEC"/>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D79"/>
    <w:rsid w:val="00693B8B"/>
    <w:rsid w:val="00694BBA"/>
    <w:rsid w:val="006968AC"/>
    <w:rsid w:val="006A45A9"/>
    <w:rsid w:val="006A4ECC"/>
    <w:rsid w:val="006A525E"/>
    <w:rsid w:val="006A6F3D"/>
    <w:rsid w:val="006B7CF9"/>
    <w:rsid w:val="006C134B"/>
    <w:rsid w:val="006C6AEA"/>
    <w:rsid w:val="006D056D"/>
    <w:rsid w:val="006E721C"/>
    <w:rsid w:val="006F1656"/>
    <w:rsid w:val="006F452E"/>
    <w:rsid w:val="006F5C8C"/>
    <w:rsid w:val="00704B7C"/>
    <w:rsid w:val="00707785"/>
    <w:rsid w:val="007102BC"/>
    <w:rsid w:val="00712472"/>
    <w:rsid w:val="00714A71"/>
    <w:rsid w:val="0071653F"/>
    <w:rsid w:val="007168CE"/>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08A5"/>
    <w:rsid w:val="0080187F"/>
    <w:rsid w:val="0081264A"/>
    <w:rsid w:val="008131BD"/>
    <w:rsid w:val="008153E4"/>
    <w:rsid w:val="008169C7"/>
    <w:rsid w:val="00817963"/>
    <w:rsid w:val="008235A4"/>
    <w:rsid w:val="00823A68"/>
    <w:rsid w:val="008413AB"/>
    <w:rsid w:val="008422E2"/>
    <w:rsid w:val="00846ED8"/>
    <w:rsid w:val="00851755"/>
    <w:rsid w:val="00857942"/>
    <w:rsid w:val="00857F4B"/>
    <w:rsid w:val="00860462"/>
    <w:rsid w:val="00861B77"/>
    <w:rsid w:val="0086288A"/>
    <w:rsid w:val="008629EE"/>
    <w:rsid w:val="008662F3"/>
    <w:rsid w:val="0086667A"/>
    <w:rsid w:val="00880B22"/>
    <w:rsid w:val="00880C18"/>
    <w:rsid w:val="00881E55"/>
    <w:rsid w:val="00890C97"/>
    <w:rsid w:val="008957C0"/>
    <w:rsid w:val="00896A1C"/>
    <w:rsid w:val="008A405F"/>
    <w:rsid w:val="008A5049"/>
    <w:rsid w:val="008C1DDE"/>
    <w:rsid w:val="008C4A14"/>
    <w:rsid w:val="008D06B4"/>
    <w:rsid w:val="008E2B01"/>
    <w:rsid w:val="008E3A96"/>
    <w:rsid w:val="008E4546"/>
    <w:rsid w:val="008E71A3"/>
    <w:rsid w:val="008F1FD2"/>
    <w:rsid w:val="008F3E9B"/>
    <w:rsid w:val="009024D8"/>
    <w:rsid w:val="00905B55"/>
    <w:rsid w:val="009108EF"/>
    <w:rsid w:val="00910B9F"/>
    <w:rsid w:val="00911E0C"/>
    <w:rsid w:val="00913010"/>
    <w:rsid w:val="00913A58"/>
    <w:rsid w:val="00916EAE"/>
    <w:rsid w:val="0091763A"/>
    <w:rsid w:val="009236C4"/>
    <w:rsid w:val="00927717"/>
    <w:rsid w:val="0093040B"/>
    <w:rsid w:val="00934E92"/>
    <w:rsid w:val="00943CE7"/>
    <w:rsid w:val="00944B43"/>
    <w:rsid w:val="00945944"/>
    <w:rsid w:val="00950E7D"/>
    <w:rsid w:val="00951AEB"/>
    <w:rsid w:val="00970D73"/>
    <w:rsid w:val="009727B5"/>
    <w:rsid w:val="00973652"/>
    <w:rsid w:val="00987130"/>
    <w:rsid w:val="00996C8F"/>
    <w:rsid w:val="009A017E"/>
    <w:rsid w:val="009A18B3"/>
    <w:rsid w:val="009B1D21"/>
    <w:rsid w:val="009B2B56"/>
    <w:rsid w:val="009B36AE"/>
    <w:rsid w:val="009B469A"/>
    <w:rsid w:val="009B5AE6"/>
    <w:rsid w:val="009C4034"/>
    <w:rsid w:val="009D06C0"/>
    <w:rsid w:val="009D1249"/>
    <w:rsid w:val="009D4742"/>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52A7E"/>
    <w:rsid w:val="00A60C7A"/>
    <w:rsid w:val="00A6148E"/>
    <w:rsid w:val="00A61715"/>
    <w:rsid w:val="00A635C0"/>
    <w:rsid w:val="00A71B3E"/>
    <w:rsid w:val="00A81643"/>
    <w:rsid w:val="00AA210E"/>
    <w:rsid w:val="00AA3471"/>
    <w:rsid w:val="00AB0606"/>
    <w:rsid w:val="00AB5DE4"/>
    <w:rsid w:val="00AB7770"/>
    <w:rsid w:val="00AB7B60"/>
    <w:rsid w:val="00AC1335"/>
    <w:rsid w:val="00AD0DE5"/>
    <w:rsid w:val="00AD25C0"/>
    <w:rsid w:val="00AE3257"/>
    <w:rsid w:val="00AF025D"/>
    <w:rsid w:val="00B01176"/>
    <w:rsid w:val="00B01DFE"/>
    <w:rsid w:val="00B02542"/>
    <w:rsid w:val="00B037E9"/>
    <w:rsid w:val="00B03FA9"/>
    <w:rsid w:val="00B045C6"/>
    <w:rsid w:val="00B07473"/>
    <w:rsid w:val="00B11BA7"/>
    <w:rsid w:val="00B12B2A"/>
    <w:rsid w:val="00B14CBB"/>
    <w:rsid w:val="00B17043"/>
    <w:rsid w:val="00B243D3"/>
    <w:rsid w:val="00B26574"/>
    <w:rsid w:val="00B26601"/>
    <w:rsid w:val="00B32380"/>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D334E"/>
    <w:rsid w:val="00BD4DA2"/>
    <w:rsid w:val="00BD5528"/>
    <w:rsid w:val="00BD6626"/>
    <w:rsid w:val="00BE5FCB"/>
    <w:rsid w:val="00BE7C83"/>
    <w:rsid w:val="00BF321A"/>
    <w:rsid w:val="00BF5654"/>
    <w:rsid w:val="00BF6956"/>
    <w:rsid w:val="00C02F9F"/>
    <w:rsid w:val="00C07C6C"/>
    <w:rsid w:val="00C1040C"/>
    <w:rsid w:val="00C11D71"/>
    <w:rsid w:val="00C2054A"/>
    <w:rsid w:val="00C22C0B"/>
    <w:rsid w:val="00C2694F"/>
    <w:rsid w:val="00C2742B"/>
    <w:rsid w:val="00C36613"/>
    <w:rsid w:val="00C41DE4"/>
    <w:rsid w:val="00C53757"/>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75B9"/>
    <w:rsid w:val="00D07987"/>
    <w:rsid w:val="00D20357"/>
    <w:rsid w:val="00D205F8"/>
    <w:rsid w:val="00D20B19"/>
    <w:rsid w:val="00D2200F"/>
    <w:rsid w:val="00D2524C"/>
    <w:rsid w:val="00D2623C"/>
    <w:rsid w:val="00D4158B"/>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208E"/>
    <w:rsid w:val="00DA2DC5"/>
    <w:rsid w:val="00DA503F"/>
    <w:rsid w:val="00DA7232"/>
    <w:rsid w:val="00DA7BF1"/>
    <w:rsid w:val="00DB3627"/>
    <w:rsid w:val="00DC567D"/>
    <w:rsid w:val="00DD1E08"/>
    <w:rsid w:val="00DD454C"/>
    <w:rsid w:val="00DD6492"/>
    <w:rsid w:val="00DE1E80"/>
    <w:rsid w:val="00DE264B"/>
    <w:rsid w:val="00DE672A"/>
    <w:rsid w:val="00DE7AD3"/>
    <w:rsid w:val="00E01E62"/>
    <w:rsid w:val="00E11516"/>
    <w:rsid w:val="00E24120"/>
    <w:rsid w:val="00E25B76"/>
    <w:rsid w:val="00E43AE7"/>
    <w:rsid w:val="00E477F9"/>
    <w:rsid w:val="00E50283"/>
    <w:rsid w:val="00E51B66"/>
    <w:rsid w:val="00E53ED6"/>
    <w:rsid w:val="00E61470"/>
    <w:rsid w:val="00E6158E"/>
    <w:rsid w:val="00E71A51"/>
    <w:rsid w:val="00E7405F"/>
    <w:rsid w:val="00E7735D"/>
    <w:rsid w:val="00E90E04"/>
    <w:rsid w:val="00EA0715"/>
    <w:rsid w:val="00EA0C94"/>
    <w:rsid w:val="00EA730C"/>
    <w:rsid w:val="00EB2956"/>
    <w:rsid w:val="00EB5EB1"/>
    <w:rsid w:val="00EC5A4F"/>
    <w:rsid w:val="00EC6950"/>
    <w:rsid w:val="00ED2EB2"/>
    <w:rsid w:val="00EE0AD7"/>
    <w:rsid w:val="00EE245A"/>
    <w:rsid w:val="00EE342F"/>
    <w:rsid w:val="00EE460E"/>
    <w:rsid w:val="00EF0413"/>
    <w:rsid w:val="00EF209D"/>
    <w:rsid w:val="00EF5FC5"/>
    <w:rsid w:val="00F00961"/>
    <w:rsid w:val="00F017A5"/>
    <w:rsid w:val="00F0757A"/>
    <w:rsid w:val="00F151D0"/>
    <w:rsid w:val="00F15492"/>
    <w:rsid w:val="00F21D06"/>
    <w:rsid w:val="00F222A7"/>
    <w:rsid w:val="00F24CC2"/>
    <w:rsid w:val="00F2780B"/>
    <w:rsid w:val="00F32C31"/>
    <w:rsid w:val="00F340EF"/>
    <w:rsid w:val="00F4310A"/>
    <w:rsid w:val="00F4460F"/>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C496F"/>
    <w:rsid w:val="00FC65D3"/>
    <w:rsid w:val="00FD4109"/>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hyperlink" Target="https://github.com/ssepulveda/ICB_TT" TargetMode="External"/><Relationship Id="rId10" Type="http://schemas.openxmlformats.org/officeDocument/2006/relationships/header" Target="header1.xml"/><Relationship Id="rId19" Type="http://schemas.openxmlformats.org/officeDocument/2006/relationships/hyperlink" Target="http://arduino.localhost:8080" TargetMode="Externa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0.jpeg"/><Relationship Id="rId14" Type="http://schemas.openxmlformats.org/officeDocument/2006/relationships/image" Target="media/image4.png"/><Relationship Id="rId22" Type="http://schemas.openxmlformats.org/officeDocument/2006/relationships/hyperlink" Target="https://github.com/ssepulveda/RTGraph" TargetMode="External"/><Relationship Id="rId27" Type="http://schemas.openxmlformats.org/officeDocument/2006/relationships/hyperlink" Target="https://github.com/ssepulveda/RTGraph" TargetMode="External"/><Relationship Id="rId30" Type="http://schemas.openxmlformats.org/officeDocument/2006/relationships/hyperlink" Target="https://github.com/ssepulveda/ICB_TT"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AE8E3-CFCE-49D5-BD0C-9791A6CCB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7</Pages>
  <Words>33727</Words>
  <Characters>192244</Characters>
  <Application>Microsoft Office Word</Application>
  <DocSecurity>0</DocSecurity>
  <Lines>1602</Lines>
  <Paragraphs>4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5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11</cp:revision>
  <cp:lastPrinted>2014-11-20T15:17:00Z</cp:lastPrinted>
  <dcterms:created xsi:type="dcterms:W3CDTF">2014-12-31T10:14:00Z</dcterms:created>
  <dcterms:modified xsi:type="dcterms:W3CDTF">2014-12-3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